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0B8C003E"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 xml:space="preserve">Claire D. Gleason, Cody M. </w:t>
      </w:r>
      <w:proofErr w:type="spellStart"/>
      <w:r>
        <w:rPr>
          <w:rFonts w:ascii="Arial" w:eastAsia="Times New Roman" w:hAnsi="Arial" w:cs="Arial"/>
          <w:color w:val="252525"/>
          <w:sz w:val="21"/>
          <w:szCs w:val="21"/>
          <w:shd w:val="clear" w:color="auto" w:fill="FFFFFF"/>
        </w:rPr>
        <w:t>Cousineau</w:t>
      </w:r>
      <w:proofErr w:type="spellEnd"/>
      <w:r>
        <w:rPr>
          <w:rFonts w:ascii="Arial" w:eastAsia="Times New Roman" w:hAnsi="Arial" w:cs="Arial"/>
          <w:color w:val="252525"/>
          <w:sz w:val="21"/>
          <w:szCs w:val="21"/>
          <w:shd w:val="clear" w:color="auto" w:fill="FFFFFF"/>
        </w:rPr>
        <w:t xml:space="preserve">, </w:t>
      </w:r>
      <w:r w:rsidR="001C4F59">
        <w:rPr>
          <w:rFonts w:ascii="Arial" w:eastAsia="Times New Roman" w:hAnsi="Arial" w:cs="Arial"/>
          <w:color w:val="252525"/>
          <w:sz w:val="21"/>
          <w:szCs w:val="21"/>
          <w:shd w:val="clear" w:color="auto" w:fill="FFFFFF"/>
        </w:rPr>
        <w:t xml:space="preserve">Detrick S. Snyder, </w:t>
      </w:r>
      <w:r w:rsidR="00B514CE">
        <w:rPr>
          <w:rFonts w:ascii="Arial" w:eastAsia="Times New Roman" w:hAnsi="Arial" w:cs="Arial"/>
          <w:color w:val="252525"/>
          <w:sz w:val="21"/>
          <w:szCs w:val="21"/>
          <w:shd w:val="clear" w:color="auto" w:fill="FFFFFF"/>
        </w:rPr>
        <w:t xml:space="preserve">Molly C. </w:t>
      </w:r>
      <w:proofErr w:type="spellStart"/>
      <w:r w:rsidR="00B514CE">
        <w:rPr>
          <w:rFonts w:ascii="Arial" w:eastAsia="Times New Roman" w:hAnsi="Arial" w:cs="Arial"/>
          <w:color w:val="252525"/>
          <w:sz w:val="21"/>
          <w:szCs w:val="21"/>
          <w:shd w:val="clear" w:color="auto" w:fill="FFFFFF"/>
        </w:rPr>
        <w:t>Mulcahy</w:t>
      </w:r>
      <w:proofErr w:type="spellEnd"/>
      <w:r w:rsidR="00B514CE">
        <w:rPr>
          <w:rFonts w:ascii="Arial" w:eastAsia="Times New Roman" w:hAnsi="Arial" w:cs="Arial"/>
          <w:color w:val="252525"/>
          <w:sz w:val="21"/>
          <w:szCs w:val="21"/>
          <w:shd w:val="clear" w:color="auto" w:fill="FFFFFF"/>
        </w:rPr>
        <w:t xml:space="preserve">, </w:t>
      </w:r>
      <w:proofErr w:type="spellStart"/>
      <w:r>
        <w:rPr>
          <w:rFonts w:ascii="Arial" w:eastAsia="Times New Roman" w:hAnsi="Arial" w:cs="Arial"/>
          <w:color w:val="252525"/>
          <w:sz w:val="21"/>
          <w:szCs w:val="21"/>
          <w:shd w:val="clear" w:color="auto" w:fill="FFFFFF"/>
        </w:rPr>
        <w:t>JeAnna</w:t>
      </w:r>
      <w:proofErr w:type="spellEnd"/>
      <w:r>
        <w:rPr>
          <w:rFonts w:ascii="Arial" w:eastAsia="Times New Roman" w:hAnsi="Arial" w:cs="Arial"/>
          <w:color w:val="252525"/>
          <w:sz w:val="21"/>
          <w:szCs w:val="21"/>
          <w:shd w:val="clear" w:color="auto" w:fill="FFFFFF"/>
        </w:rPr>
        <w:t xml:space="preserve"> R. Redd</w:t>
      </w:r>
      <w:r w:rsidR="004E070D">
        <w:rPr>
          <w:rFonts w:ascii="Arial" w:eastAsia="Times New Roman" w:hAnsi="Arial" w:cs="Arial"/>
          <w:color w:val="252525"/>
          <w:sz w:val="21"/>
          <w:szCs w:val="21"/>
          <w:shd w:val="clear" w:color="auto" w:fill="FFFFFF"/>
        </w:rPr>
        <w:t>,</w:t>
      </w:r>
      <w:r>
        <w:rPr>
          <w:rFonts w:ascii="Arial" w:eastAsia="Times New Roman" w:hAnsi="Arial" w:cs="Arial"/>
          <w:color w:val="252525"/>
          <w:sz w:val="21"/>
          <w:szCs w:val="21"/>
          <w:shd w:val="clear" w:color="auto" w:fill="FFFFFF"/>
        </w:rPr>
        <w:t xml:space="preserve"> </w:t>
      </w:r>
      <w:r w:rsidR="00A2647E">
        <w:rPr>
          <w:rFonts w:ascii="Arial" w:eastAsia="Times New Roman" w:hAnsi="Arial" w:cs="Arial"/>
          <w:color w:val="252525"/>
          <w:sz w:val="21"/>
          <w:szCs w:val="21"/>
          <w:shd w:val="clear" w:color="auto" w:fill="FFFFFF"/>
        </w:rPr>
        <w:t xml:space="preserve">Randy J. Seeley </w:t>
      </w:r>
      <w:r>
        <w:rPr>
          <w:rFonts w:ascii="Arial" w:eastAsia="Times New Roman" w:hAnsi="Arial" w:cs="Arial"/>
          <w:color w:val="252525"/>
          <w:sz w:val="21"/>
          <w:szCs w:val="21"/>
          <w:shd w:val="clear" w:color="auto" w:fill="FFFFFF"/>
        </w:rPr>
        <w:t>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1F6516BF" w14:textId="77777777" w:rsidR="009C0806" w:rsidRPr="009C0806" w:rsidRDefault="009C0806" w:rsidP="009C0806">
      <w:pPr>
        <w:rPr>
          <w:rFonts w:ascii="Times New Roman" w:eastAsia="Times New Roman" w:hAnsi="Times New Roman" w:cs="Times New Roman"/>
        </w:rPr>
      </w:pPr>
      <w:r w:rsidRPr="009C0806">
        <w:rPr>
          <w:rFonts w:ascii="Times New Roman" w:eastAsia="Times New Roman" w:hAnsi="Times New Roman" w:cs="Times New Roman"/>
          <w:color w:val="000000"/>
        </w:rPr>
        <w:t xml:space="preserve">The ketogenic diet (KD), consisting of very-low-carbohydrate and high-fat content, is an emerging and effective method for weight loss and glucose control. In a previous study, mice were placed on a KD or matched controls (CD) for four weeks. Mice on a KD gained less fat mass and lean mass compared to those on CD despite consuming more calories. The satiety hormone, GDF15, was increased by the KD in both liver mRNA and blood. To further investigate the effects of GDF15 on appetite in relation to a KD, we used a GDF15-knockout model where mice do not have the ability to produce GDF15. We hypothesize that the GDF15-KO mice will consume more calories on a KD compared to their wildtype (WT) counterparts and gain more body mass on the CD. Another aspect of carbohydrate restriction is the activation of the hypothalamic-pituitary-adrenal (HPA) axis, resulting in glucocorticoid elevation. We compared cortisol levels and GDF15 levels in human patients and found that these were tightly correlated. To understand the relationship between the HPA axis and GDF15 we investigated serum and liver mRNA expression from mice treated with the synthetic glucocorticoid dexamethasone and found elevations in GDF15. To look at this response </w:t>
      </w:r>
      <w:r w:rsidRPr="009C0806">
        <w:rPr>
          <w:rFonts w:ascii="Times New Roman" w:eastAsia="Times New Roman" w:hAnsi="Times New Roman" w:cs="Times New Roman"/>
          <w:i/>
          <w:iCs/>
          <w:color w:val="000000"/>
        </w:rPr>
        <w:t xml:space="preserve">in vitro </w:t>
      </w:r>
      <w:r w:rsidRPr="009C0806">
        <w:rPr>
          <w:rFonts w:ascii="Times New Roman" w:eastAsia="Times New Roman" w:hAnsi="Times New Roman" w:cs="Times New Roman"/>
          <w:color w:val="000000"/>
        </w:rPr>
        <w:t xml:space="preserve">we exposed liver hepatoma cells, either AML12 or Hepa1c, to the glucocorticoid dexamethasone and found downregulation of GDF15 indicating that the </w:t>
      </w:r>
      <w:r w:rsidRPr="009C0806">
        <w:rPr>
          <w:rFonts w:ascii="Times New Roman" w:eastAsia="Times New Roman" w:hAnsi="Times New Roman" w:cs="Times New Roman"/>
          <w:i/>
          <w:iCs/>
          <w:color w:val="000000"/>
        </w:rPr>
        <w:t>in vivo</w:t>
      </w:r>
      <w:r w:rsidRPr="009C0806">
        <w:rPr>
          <w:rFonts w:ascii="Times New Roman" w:eastAsia="Times New Roman" w:hAnsi="Times New Roman" w:cs="Times New Roman"/>
          <w:color w:val="000000"/>
        </w:rPr>
        <w:t xml:space="preserve"> activation may not be cell autonomous. Our study aims to elucidate some of the mechanisms by which GDF15 affects appetite and metabolic regulation of weight loss.</w:t>
      </w:r>
    </w:p>
    <w:p w14:paraId="04265896" w14:textId="77777777" w:rsidR="009C0806" w:rsidRPr="009C0806" w:rsidRDefault="009C0806" w:rsidP="009C0806">
      <w:pPr>
        <w:rPr>
          <w:rFonts w:ascii="Times New Roman" w:eastAsia="Times New Roman" w:hAnsi="Times New Roman" w:cs="Times New Roman"/>
        </w:rPr>
      </w:pP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778C6A93" w14:textId="77777777" w:rsidR="0098529C" w:rsidRDefault="0098529C" w:rsidP="00663579">
      <w:pPr>
        <w:rPr>
          <w:shd w:val="clear" w:color="auto" w:fill="FFFFFF"/>
        </w:rPr>
      </w:pPr>
    </w:p>
    <w:p w14:paraId="4B90AC9D" w14:textId="2F91E0C1" w:rsidR="00663579" w:rsidRDefault="0098529C" w:rsidP="00663579">
      <w:pPr>
        <w:rPr>
          <w:shd w:val="clear" w:color="auto" w:fill="FFFFFF"/>
        </w:rPr>
      </w:pPr>
      <w:r>
        <w:rPr>
          <w:shd w:val="clear" w:color="auto" w:fill="FFFFFF"/>
        </w:rPr>
        <w:t>Ketogenic or l</w:t>
      </w:r>
      <w:r w:rsidRPr="0098529C">
        <w:rPr>
          <w:shd w:val="clear" w:color="auto" w:fill="FFFFFF"/>
        </w:rPr>
        <w:t xml:space="preserve">ow carbohydrate diets, often accompanied by an increase in dietary fat are increasingly common in the population with 16% of Americans reporting that they are on a carbohydrate restricted diet </w:t>
      </w:r>
      <w:r>
        <w:rPr>
          <w:shd w:val="clear" w:color="auto" w:fill="FFFFFF"/>
        </w:rPr>
        <w:fldChar w:fldCharType="begin" w:fldLock="1"/>
      </w:r>
      <w:r>
        <w:rPr>
          <w:shd w:val="clear" w:color="auto" w:fill="FFFFFF"/>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98529C">
        <w:rPr>
          <w:noProof/>
          <w:shd w:val="clear" w:color="auto" w:fill="FFFFFF"/>
        </w:rPr>
        <w:t>(1)</w:t>
      </w:r>
      <w:r>
        <w:rPr>
          <w:shd w:val="clear" w:color="auto" w:fill="FFFFFF"/>
        </w:rPr>
        <w:fldChar w:fldCharType="end"/>
      </w:r>
      <w:r>
        <w:rPr>
          <w:shd w:val="clear" w:color="auto" w:fill="FFFFFF"/>
        </w:rPr>
        <w:t xml:space="preserve">. </w:t>
      </w:r>
      <w:r w:rsidRPr="0098529C">
        <w:rPr>
          <w:shd w:val="clear" w:color="auto" w:fill="FFFFFF"/>
        </w:rPr>
        <w:t xml:space="preserve"> Several </w:t>
      </w:r>
      <w:r>
        <w:rPr>
          <w:shd w:val="clear" w:color="auto" w:fill="FFFFFF"/>
        </w:rPr>
        <w:t>randomized controlled trials have</w:t>
      </w:r>
      <w:r w:rsidRPr="0098529C">
        <w:rPr>
          <w:shd w:val="clear" w:color="auto" w:fill="FFFFFF"/>
        </w:rPr>
        <w:t xml:space="preserve"> demonstrate</w:t>
      </w:r>
      <w:r>
        <w:rPr>
          <w:shd w:val="clear" w:color="auto" w:fill="FFFFFF"/>
        </w:rPr>
        <w:t>d</w:t>
      </w:r>
      <w:r w:rsidRPr="0098529C">
        <w:rPr>
          <w:shd w:val="clear" w:color="auto" w:fill="FFFFFF"/>
        </w:rPr>
        <w:t xml:space="preserve"> weight loss, improved glycemic control, and reduced energy intake </w:t>
      </w:r>
      <w:r>
        <w:rPr>
          <w:shd w:val="clear" w:color="auto" w:fill="FFFFFF"/>
        </w:rPr>
        <w:t>(</w:t>
      </w:r>
      <w:r w:rsidRPr="0098529C">
        <w:rPr>
          <w:shd w:val="clear" w:color="auto" w:fill="FFFFFF"/>
        </w:rPr>
        <w:t xml:space="preserve">reviewed in </w:t>
      </w:r>
      <w:r>
        <w:rPr>
          <w:shd w:val="clear" w:color="auto" w:fill="FFFFFF"/>
        </w:rPr>
        <w:fldChar w:fldCharType="begin" w:fldLock="1"/>
      </w:r>
      <w:r>
        <w:rPr>
          <w:shd w:val="clear" w:color="auto" w:fill="FFFFFF"/>
        </w:rPr>
        <w:instrText>ADDIN CSL_CITATION {"citationItems":[{"id":"ITEM-1","itemData":{"DOI":"10.1016/j.diabres.2017.07.006","ISSN":"18728227","abstract":"Aims The objective of this systematic review and meta-analysis is to assess the efficacy of Low Carbohydrate Diet (LCD) compared with a normal or high carbohydrate diet in patients with type 2 diabetes. Methods We searched MEDLINE, EMBASE, and Cochrane Library database for randomized controlled trials. Researches which reported the change in weight loss, blood glucose, and blood lipid levels were included. Results A total of 9 studies with 734 patients with diabetes were included. Pooled results suggested that LCD had a significantly effect on HbA1c level (WMD: −0.44; 95% CI: −0.61, −0.26; P = 0.00). For cardiovascular risk factors, the LCD intervention significantly reduced triglycerides concentration (WMD: −0.33; 95% CI: −0.45, −0.21; P = 0.00) and increased HDL cholesterol concentration (WMD: 0.07; 95% CI: 0.03, 0.11; P = 0.00). But the LCD was not associated with decreased level of total cholesterol and LDL cholesterol. Subgroup analyses indicated that short term intervention of LCD was effective for weight loss (WMD: −1.18; 95% CI: −2.32, −0.04; P = 0.04). Conclusions The results suggested a beneficial effect of LCD intervention on glucose control in patients with type 2 diabetes. The LCD intervention also had a positive effect on triglycerides and HDL cholesterol concentrations, but without significant effect on long term weight loss.","author":[{"dropping-particle":"","family":"Meng","given":"Yan","non-dropping-particle":"","parse-names":false,"suffix":""},{"dropping-particle":"","family":"Bai","given":"Hao","non-dropping-particle":"","parse-names":false,"suffix":""},{"dropping-particle":"","family":"Wang","given":"Shijun","non-dropping-particle":"","parse-names":false,"suffix":""},{"dropping-particle":"","family":"Li","given":"Zhaoping","non-dropping-particle":"","parse-names":false,"suffix":""},{"dropping-particle":"","family":"Wang","given":"Qian","non-dropping-particle":"","parse-names":false,"suffix":""},{"dropping-particle":"","family":"Chen","given":"Liyong","non-dropping-particle":"","parse-names":false,"suffix":""}],"container-title":"Diabetes Research and Clinical Practice","id":"ITEM-1","issued":{"date-parts":[["2017"]]},"page":"124-131","title":"Efficacy of low carbohydrate diet for type 2 diabetes mellitus management: A systematic review and meta-analysis of randomized controlled trials","type":"article-journal","volume":"131"},"uris":["http://www.mendeley.com/documents/?uuid=68e154a6-901a-4749-9b89-5559188cb4cf"]},{"id":"ITEM-2","itemData":{"DOI":"10.1038/s41430-017-0019-4","ISSN":"14765640","abstract":"Recently, the role of a low-carbohydrate diet in diabetes management has generated interest with claims being made regarding its superiority over the traditional high-carbohydrate, low-fat dietary approach. This systematic review and meta-analysis evaluated the interpretation and effect of a low-carbohydrate diet in the management of type 2 diabetes. Randomised controlled trials were searched for which included adults with type 2 diabetes aged 18 years or more. The intervention was a low-carbohydrate diet as defined by the author compared to a control group of usual care. MEDLINE, EMBASE, CINAHL, Cochrane Central Register of Controlled Trials, ISRCTN, ProQuest and opengrey.eu were searched. Independent experts were contacted and reference lists of selected papers were checked. Results were analysed descriptively and meta-analyses were completed to include trials that presented data at 1 year. Eighteen studies (n</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204) were eligible for inclusion within the systematic review. The definition of a low-carbohydrate diet varied. At trial end, the descriptive analysis suggested that the low-carbohydrate intervention arm (LCIA) may promote favourable outcomes in terms of HbA1c, triglycerides and HDL cholesterol. The LCIA demonstrated reduced requirements for diabetes medication, which may have reduced the observed benefit of dietary carbohydrate restriction on HbA1c. Seven studies provided data to be included in the meta-analyses at 1 year. The meta-analyses showed statistical significance in favour of the LCIA for HbA1c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8%, 95% CI −0.53 to −0.02,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3.1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54%), HDL cholesterol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6</w:instrText>
      </w:r>
      <w:r>
        <w:rPr>
          <w:rFonts w:ascii="Times New Roman" w:hAnsi="Times New Roman" w:cs="Times New Roman"/>
          <w:shd w:val="clear" w:color="auto" w:fill="FFFFFF"/>
        </w:rPr>
        <w:instrText> </w:instrText>
      </w:r>
      <w:r>
        <w:rPr>
          <w:shd w:val="clear" w:color="auto" w:fill="FFFFFF"/>
        </w:rPr>
        <w:instrText>mmol/L, 95% CI 0.04–0.09,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0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42;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 triglycerides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4</w:instrText>
      </w:r>
      <w:r>
        <w:rPr>
          <w:rFonts w:ascii="Times New Roman" w:hAnsi="Times New Roman" w:cs="Times New Roman"/>
          <w:shd w:val="clear" w:color="auto" w:fill="FFFFFF"/>
        </w:rPr>
        <w:instrText> </w:instrText>
      </w:r>
      <w:r>
        <w:rPr>
          <w:shd w:val="clear" w:color="auto" w:fill="FFFFFF"/>
        </w:rPr>
        <w:instrText>mmol/L, 95% CI −0.35 to −0.13,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88,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9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 and systolic blood pressure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74</w:instrText>
      </w:r>
      <w:r>
        <w:rPr>
          <w:rFonts w:ascii="Times New Roman" w:hAnsi="Times New Roman" w:cs="Times New Roman"/>
          <w:shd w:val="clear" w:color="auto" w:fill="FFFFFF"/>
        </w:rPr>
        <w:instrText> </w:instrText>
      </w:r>
      <w:r>
        <w:rPr>
          <w:shd w:val="clear" w:color="auto" w:fill="FFFFFF"/>
        </w:rPr>
        <w:instrText>mmHg, 95% CI −5.27 to −0.20,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0.54,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10;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43%). Meta-analyses for weight, total cholesterol, LDL cholesterol and diastolic blood pressure did not demonstrate a statistically significant difference between interventions. Dietary adherence was an issue in most studies. A very low-carbohydrate diet (&lt;50</w:instrText>
      </w:r>
      <w:r>
        <w:rPr>
          <w:rFonts w:ascii="Times New Roman" w:hAnsi="Times New Roman" w:cs="Times New Roman"/>
          <w:shd w:val="clear" w:color="auto" w:fill="FFFFFF"/>
        </w:rPr>
        <w:instrText> </w:instrText>
      </w:r>
      <w:r>
        <w:rPr>
          <w:shd w:val="clear" w:color="auto" w:fill="FFFFFF"/>
        </w:rPr>
        <w:instrText>g/day) seems unrealistic in this population, however, a l…","author":[{"dropping-particle":"","family":"Huntriss","given":"Rosemary","non-dropping-particle":"","parse-names":false,"suffix":""},{"dropping-particle":"","family":"Campbell","given":"Malcolm","non-dropping-particle":"","parse-names":false,"suffix":""},{"dropping-particle":"","family":"Bedwell","given":"Carol","non-dropping-particle":"","parse-names":false,"suffix":""}],"container-title":"European Journal of Clinical Nutrition","id":"ITEM-2","issue":"3","issued":{"date-parts":[["2018"]]},"page":"311-325","publisher":"Springer US","title":"The interpretation and effect of a low-carbohydrate diet in the management of type 2 diabetes: A systematic review and meta-analysis of randomised controlled trials","type":"article-journal","volume":"72"},"uris":["http://www.mendeley.com/documents/?uuid=930e1c55-01a6-4e68-a7c6-e548b1fb4d85"]},{"id":"ITEM-3","itemData":{"DOI":"10.1097/MCO.0000000000000470","ISBN":"0000000000000","ISSN":"14736519","abstract":"PURPOSE OF REVIEW Summarize the physiological effects of low-carbohydrate diets as they relate to weight loss, glycemic control, and metabolic health. RECENT FINDINGS Low-carbohydrate diets are at least as effective for weight loss as other diets, but claims about increased energy expenditure and preferential loss of body fat are unsubstantiated. Glycemic control and hyperinsulinemia are improved by low-carbohydrate diets, but insulin sensitivity and glucose-stimulated insulin secretion may be impaired, especially in the absence of weight loss. Fasting lipid parameters are generally improved, but such improvements may depend on the quality of dietary fat and the carbohydrates they replaced. Postprandial hyperlipemia is a potential concern given the high fat content typical of low-carbohydrate diets. SUMMARY Low-carbohydrate diets have several potential benefits for treatment of obesity and type 2 diabetes, but more research is required to better understand their long-term consequences as well as the variable effects on the endocrine control of glucose, lipids, and metabolism.","author":[{"dropping-particle":"","family":"Hall","given":"Kevin D.","non-dropping-particle":"","parse-names":false,"suffix":""},{"dropping-particle":"","family":"Chung","given":"Stephanie T.","non-dropping-particle":"","parse-names":false,"suffix":""}],"container-title":"Current Opinion in Clinical Nutrition and Metabolic Care","id":"ITEM-3","issue":"4","issued":{"date-parts":[["2018"]]},"page":"308-312","title":"Low-carbohydrate diets for the treatment of obesity and type 2 diabetes","type":"article-journal","volume":"21"},"uris":["http://www.mendeley.com/documents/?uuid=72426ccb-ed1f-42cb-b6ba-f43e3eba4130"]}],"mendeley":{"formattedCitation":"(2–4)","manualFormatting":"2–4)","plainTextFormattedCitation":"(2–4)","previouslyFormattedCitation":"(2–4)"},"properties":{"noteIndex":0},"schema":"https://github.com/citation-style-language/schema/raw/master/csl-citation.json"}</w:instrText>
      </w:r>
      <w:r>
        <w:rPr>
          <w:shd w:val="clear" w:color="auto" w:fill="FFFFFF"/>
        </w:rPr>
        <w:fldChar w:fldCharType="separate"/>
      </w:r>
      <w:r w:rsidRPr="0098529C">
        <w:rPr>
          <w:noProof/>
          <w:shd w:val="clear" w:color="auto" w:fill="FFFFFF"/>
        </w:rPr>
        <w:t>2–4)</w:t>
      </w:r>
      <w:r>
        <w:rPr>
          <w:shd w:val="clear" w:color="auto" w:fill="FFFFFF"/>
        </w:rPr>
        <w:fldChar w:fldCharType="end"/>
      </w:r>
      <w:r>
        <w:rPr>
          <w:shd w:val="clear" w:color="auto" w:fill="FFFFFF"/>
        </w:rPr>
        <w:t xml:space="preserve">.  </w:t>
      </w:r>
      <w:r w:rsidR="00663579" w:rsidRPr="00663579">
        <w:rPr>
          <w:shd w:val="clear" w:color="auto" w:fill="FFFFFF"/>
        </w:rPr>
        <w:t>For those individuals who lose weight on a LCHF diet, there is broad agreement that much of this effect is due to energy restriction</w:t>
      </w:r>
      <w:r>
        <w:rPr>
          <w:shd w:val="clear" w:color="auto" w:fill="FFFFFF"/>
        </w:rPr>
        <w:t xml:space="preserve"> with either modest or insignificant changes in energy expenditure </w:t>
      </w:r>
      <w:r>
        <w:rPr>
          <w:shd w:val="clear" w:color="auto" w:fill="FFFFFF"/>
        </w:rPr>
        <w:fldChar w:fldCharType="begin" w:fldLock="1"/>
      </w:r>
      <w:r>
        <w:rPr>
          <w:shd w:val="clear" w:color="auto" w:fill="FFFFFF"/>
        </w:rPr>
        <w:instrText>ADDIN CSL_CITATION {"citationItems":[{"id":"ITEM-1","itemData":{"DOI":"10.1152/ajpcell.00374.2015","ISSN":"1522-1563","PMID":"27053525","abstract":"Protein synthesis is stimulated by resistance exercise and intake of amino acids, in particular leucine. Moreover, activation of mTORC1 signaling by leucine is potentiated by the presence of other essential amino acids (EAA). However, the contribution of the branched-chain amino acids (BCAA) to this effect is yet unknown. Here we compare the stimulatory role of leucine, BCAA and EAA ingestion on anabolic signaling following exercise. Accordingly, eight trained volunteers completed four sessions of resistance exercise during which they ingested either placebo, leucine, BCAA or EAA (including the BCAA) in random order. Muscle biopsies were taken at rest, immediately after exercise and following 90 and 180 min of recovery. Following 90 min of recovery the activity of S6K1 was greater than at rest in all four trials (Placebo&lt;Leucine&lt;BCAA&lt;EAA; P&lt;0.05 time x supplement), with a 9-fold increase in the EAA trial. At this same time-point phosphorylation of 4E-BP1 at Thr(37/46)was unaffected by supplementation, while that of Thr(46)alone exhibited a pattern similar to that of S6K1, being 18% higher with EAA than BCAA. However, after 180 min of recovery this difference between EAA and BCAA had disappeared, although with both these supplements the increases were still higher than with leucine (40%, P&lt;0.05) and placebo (100%, P&lt;0.05). In summary, EAA ingestion appears to stimulate translation initiation more effectively than the other supplements, although the results also suggest that this effect is primarily attributable to the BCAA.","author":[{"dropping-particle":"","family":"Moberg","given":"Marcus","non-dropping-particle":"","parse-names":false,"suffix":""},{"dropping-particle":"","family":"Apró","given":"William","non-dropping-particle":"","parse-names":false,"suffix":""},{"dropping-particle":"","family":"Ekblom","given":"Bjorn","non-dropping-particle":"","parse-names":false,"suffix":""},{"dropping-particle":"","family":"Hall","given":"Gerrit","non-dropping-particle":"van","parse-names":false,"suffix":""},{"dropping-particle":"","family":"Holmberg","given":"Hans-Christer","non-dropping-particle":"","parse-names":false,"suffix":""},{"dropping-particle":"","family":"Blomstrand","given":"Eva","non-dropping-particle":"","parse-names":false,"suffix":""}],"container-title":"American journal of physiology. Cell physiology","id":"ITEM-1","issued":{"date-parts":[["2016"]]},"page":"ajpcell.00374.2015","title":"Activation of mTORC1 by leucine is potentiated by branched chain amino acids and even more so by essential amino acids following resistance exercise.","type":"article-journal"},"uris":["http://www.mendeley.com/documents/?uuid=3b1f5e3a-baaf-40e2-84b4-01c80e5cbe90"]},{"id":"ITEM-2","itemData":{"DOI":"10.1136/BMJ.K4583","ISBN":"0000000333078","ISSN":"0959-8138","PMID":"30429127","abstract":"Objective To determine the effects of diets varying in carbohydrate to fat ratio on total energy expenditure.\n\nDesign Randomized trial.\n\nSetting Multicenter collaboration at US two sites, August 2014 to May 2017.\n\nParticipants 164 adults aged 18-65 years with a body mass index of 25 or more.\n\nInterventions After 12% (within 2%) weight loss on a run-in diet, participants were randomly assigned to one of three test diets according to carbohydrate content (high, 60%, n=54; moderate, 40%, n=53; or low, 20%, n=57) for 20 weeks. Test diets were controlled for protein and were energy adjusted to maintain weight loss within 2 kg. To test for effect modification predicted by the carbohydrate-insulin model, the sample was divided into thirds of pre-weight loss insulin secretion (insulin concentration 30 minutes after oral glucose).\n\nMain outcome measures The primary outcome was total energy expenditure, measured with doubly labeled water, by intention-to-treat analysis. Per protocol analysis included participants who maintained target weight loss, potentially providing a more precise effect estimate. Secondary outcomes were resting energy expenditure, measures of physical activity, and levels of the metabolic hormones leptin and ghrelin.\n\nResults Total energy expenditure differed by diet in the intention-to-treat analysis (n=162, P=0.002), with a linear trend of 52 kcal/d (95% confidence interval 23 to 82) for every 10% decrease in the contribution of carbohydrate to total energy intake (1 kcal=4.18 kJ=0.00418 MJ). Change in total energy expenditure was 91 kcal/d (95% confidence interval −29 to 210) greater in participants assigned to the moderate carbohydrate diet and 209 kcal/d (91 to 326) greater in those assigned to the low carbohydrate diet compared with the high carbohydrate diet. In the per protocol analysis (n=120, P&lt;0.001), the respective differences were 131 kcal/d (−6 to 267) and 278 kcal/d (144 to 411). Among participants in the highest third of pre-weight loss insulin secretion, the difference between the low and high carbohydrate diet was 308 kcal/d in the intention-to-treat analysis and 478 kcal/d in the per protocol analysis (P&lt;0.004). Ghrelin was significantly lower in participants assigned to the low carbohydrate diet compared with those assigned to the high carbohydrate diet (both analyses). Leptin was also significantly lower in participants assigned to the low carbohydrate diet (per protocol).\n\nConclusions Consistent with the carbohydrate-ins…","author":[{"dropping-particle":"","family":"Ebbeling","given":"Cara B.","non-dropping-particle":"","parse-names":false,"suffix":""},{"dropping-particle":"","family":"Feldman","given":"Henry A","non-dropping-particle":"","parse-names":false,"suffix":""},{"dropping-particle":"","family":"Klein","given":"Gloria L","non-dropping-particle":"","parse-names":false,"suffix":""},{"dropping-particle":"","family":"Wong","given":"Julia M W","non-dropping-particle":"","parse-names":false,"suffix":""},{"dropping-particle":"","family":"Bielak","given":"Lisa","non-dropping-particle":"","parse-names":false,"suffix":""},{"dropping-particle":"","family":"Steltz","given":"Sarah K","non-dropping-particle":"","parse-names":false,"suffix":""},{"dropping-particle":"","family":"Luoto","given":"Patricia K","non-dropping-particle":"","parse-names":false,"suffix":""},{"dropping-particle":"","family":"Wolfe","given":"Robert R","non-dropping-particle":"","parse-names":false,"suffix":""},{"dropping-particle":"","family":"Wong","given":"William W","non-dropping-particle":"","parse-names":false,"suffix":""},{"dropping-particle":"","family":"Ludwig","given":"David S.","non-dropping-particle":"","parse-names":false,"suffix":""}],"container-title":"Bmj","id":"ITEM-2","issued":{"date-parts":[["2018"]]},"page":"k4583","title":"Effects of a low carbohydrate diet on energy expenditure during weight loss maintenance: randomized trial","type":"article-journal","volume":"363"},"uris":["http://www.mendeley.com/documents/?uuid=5e17be9f-5422-4337-a15e-3664fa3ea8cf"]}],"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Pr="0098529C">
        <w:rPr>
          <w:noProof/>
          <w:shd w:val="clear" w:color="auto" w:fill="FFFFFF"/>
        </w:rPr>
        <w:t>(5,6)</w:t>
      </w:r>
      <w:r>
        <w:rPr>
          <w:shd w:val="clear" w:color="auto" w:fill="FFFFFF"/>
        </w:rPr>
        <w:fldChar w:fldCharType="end"/>
      </w:r>
      <w:r w:rsidR="00663579" w:rsidRPr="00663579">
        <w:rPr>
          <w:shd w:val="clear" w:color="auto" w:fill="FFFFFF"/>
        </w:rPr>
        <w:t>.  A recent meta-analysis showed decreased hunger and increased satiety on LCHF diets</w:t>
      </w:r>
      <w:r w:rsidR="00663579">
        <w:rPr>
          <w:shd w:val="clear" w:color="auto" w:fill="FFFFFF"/>
        </w:rPr>
        <w:t xml:space="preserve">, though the hormonal mediators of this increased satiation </w:t>
      </w:r>
      <w:r>
        <w:rPr>
          <w:shd w:val="clear" w:color="auto" w:fill="FFFFFF"/>
        </w:rPr>
        <w:t>remain un</w:t>
      </w:r>
      <w:r w:rsidR="00663579">
        <w:rPr>
          <w:shd w:val="clear" w:color="auto" w:fill="FFFFFF"/>
        </w:rPr>
        <w:t xml:space="preserve">clear </w:t>
      </w:r>
      <w:r w:rsidR="00663579">
        <w:rPr>
          <w:shd w:val="clear" w:color="auto" w:fill="FFFFFF"/>
        </w:rPr>
        <w:fldChar w:fldCharType="begin" w:fldLock="1"/>
      </w:r>
      <w:r>
        <w:rPr>
          <w:shd w:val="clear" w:color="auto" w:fill="FFFFFF"/>
        </w:rPr>
        <w:instrText>ADDIN CSL_CITATION {"citationItems":[{"id":"ITEM-1","itemData":{"DOI":"10.1111/obr.12230","ISSN":"1467789X","abstract":"Very-low-energy diets (VLEDs) and ketogenic low-carbohydrate diets (KLCDs) are two dietary strategies that have been associated with a suppression of appetite. However, the results of clinical trials investigating the effect of ketogenic diets on appetite are inconsistent. To evaluate quantitatively the effect of ketogenic diets on subjective appetite ratings, we conducted a systematic literature search and meta-analysis of studies that assessed appetite with visual analogue scales before (in energy balance) and during (while in ketosis) adherence to VLED or KLCD. Individuals were less hungry and exhibited greater fullness/satiety while adhering to VLED, and individuals adhering to KLCD were less hungry and had a reduced desire to eat. Although these absolute changes in appetite were small, they occurred within the context of energy restriction, which is known to increase appetite in obese people. Thus, the clinical benefit of a ketogenic diet is in preventing an increase in appetite, despite weight loss, although individuals may indeed feel slightly less hungry (or more full or satisfied). Ketosis appears to provide a plausible explanation for this suppression of appetite. Future studies should investigate the minimum level of ketosis required to achieve appetite suppression during ketogenic weight loss diets, as this could enable inclusion of a greater variety of healthy carbohydrate-containing foods into the diet.","author":[{"dropping-particle":"","family":"Gibson","given":"A. A.","non-dropping-particle":"","parse-names":false,"suffix":""},{"dropping-particle":"V.","family":"Seimon","given":"R.","non-dropping-particle":"","parse-names":false,"suffix":""},{"dropping-particle":"","family":"Lee","given":"C. M.Y.","non-dropping-particle":"","parse-names":false,"suffix":""},{"dropping-particle":"","family":"Ayre","given":"J.","non-dropping-particle":"","parse-names":false,"suffix":""},{"dropping-particle":"","family":"Franklin","given":"J.","non-dropping-particle":"","parse-names":false,"suffix":""},{"dropping-particle":"","family":"Markovic","given":"T. P.","non-dropping-particle":"","parse-names":false,"suffix":""},{"dropping-particle":"","family":"Caterson","given":"I. D.","non-dropping-particle":"","parse-names":false,"suffix":""},{"dropping-particle":"","family":"Sainsbury","given":"A.","non-dropping-particle":"","parse-names":false,"suffix":""}],"container-title":"Obesity Reviews","id":"ITEM-1","issue":"1","issued":{"date-parts":[["2015"]]},"page":"64-76","title":"Do ketogenic diets really suppress appetite? A systematic review and meta-analysis","type":"article-journal","volume":"16"},"uris":["http://www.mendeley.com/documents/?uuid=acdbaf35-fcb3-4aa3-ba79-f5a94aa05462"]}],"mendeley":{"formattedCitation":"(7)","plainTextFormattedCitation":"(7)","previouslyFormattedCitation":"(7)"},"properties":{"noteIndex":0},"schema":"https://github.com/citation-style-language/schema/raw/master/csl-citation.json"}</w:instrText>
      </w:r>
      <w:r w:rsidR="00663579">
        <w:rPr>
          <w:shd w:val="clear" w:color="auto" w:fill="FFFFFF"/>
        </w:rPr>
        <w:fldChar w:fldCharType="separate"/>
      </w:r>
      <w:r w:rsidRPr="0098529C">
        <w:rPr>
          <w:noProof/>
          <w:shd w:val="clear" w:color="auto" w:fill="FFFFFF"/>
        </w:rPr>
        <w:t>(7)</w:t>
      </w:r>
      <w:r w:rsidR="00663579">
        <w:rPr>
          <w:shd w:val="clear" w:color="auto" w:fill="FFFFFF"/>
        </w:rPr>
        <w:fldChar w:fldCharType="end"/>
      </w:r>
      <w:r w:rsidR="00663579">
        <w:rPr>
          <w:shd w:val="clear" w:color="auto" w:fill="FFFFFF"/>
        </w:rPr>
        <w:t xml:space="preserve">.  </w:t>
      </w:r>
    </w:p>
    <w:p w14:paraId="572C788B" w14:textId="77777777" w:rsidR="00663579" w:rsidRDefault="00663579" w:rsidP="00663579">
      <w:pPr>
        <w:rPr>
          <w:shd w:val="clear" w:color="auto" w:fill="FFFFFF"/>
        </w:rPr>
      </w:pPr>
    </w:p>
    <w:p w14:paraId="63A1071A" w14:textId="22D6A731" w:rsidR="00A857D5" w:rsidRDefault="00663579" w:rsidP="00663579">
      <w:pPr>
        <w:rPr>
          <w:shd w:val="clear" w:color="auto" w:fill="FFFFFF"/>
        </w:rPr>
      </w:pPr>
      <w:r w:rsidRPr="00663579">
        <w:rPr>
          <w:shd w:val="clear" w:color="auto" w:fill="FFFFFF"/>
        </w:rPr>
        <w:t>GDF15 is a hormone and emerging drug target that signals through GFRAL receptors in the hindbrain to reduce food intake.  In humans, elevations of this hormone are associated with pregnancy-related nausea and cancer-associated cachexia</w:t>
      </w:r>
      <w:r>
        <w:rPr>
          <w:shd w:val="clear" w:color="auto" w:fill="FFFFFF"/>
        </w:rPr>
        <w:t xml:space="preserve"> </w:t>
      </w:r>
      <w:r>
        <w:rPr>
          <w:shd w:val="clear" w:color="auto" w:fill="FFFFFF"/>
        </w:rPr>
        <w:fldChar w:fldCharType="begin" w:fldLock="1"/>
      </w:r>
      <w:r w:rsidR="00B04431">
        <w:rPr>
          <w:shd w:val="clear" w:color="auto" w:fill="FFFFFF"/>
        </w:rPr>
        <w:instrText>ADDIN CSL_CITATION {"citationItems":[{"id":"ITEM-1","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1","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2","itemData":{"DOI":"10.1055/a-0830-1346","ISSN":"0016-5751","abstract":"Objective 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Methods We compared serum levels of GDF15 and IGFBP7 at 12 and 24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in women hospitalized for HG, and two control groups, women with nausea and vomiting of pregnancy (NVP), and women with no NVP.Results We show GDF15 and IGFBP7 serum levels are significantly increased in women with HG at 12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Serum levels of hCG are not significantly different between cases and controls. At 24 weeks gestation, when symptoms have largely resolved, there is no difference in GDF15 and IGFBP7 serum levels between cases and controls.Conclusion 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author":[{"dropping-particle":"","family":"Fejzo","given":"Marlena S.","non-dropping-particle":"","parse-names":false,"suffix":""},{"dropping-particle":"","family":"Fasching","given":"Peter","non-dropping-particle":"","parse-names":false,"suffix":""},{"dropping-particle":"","family":"Schneider","given":"Michael","non-dropping-particle":"","parse-names":false,"suffix":""},{"dropping-particle":"","family":"Schwitulla","given":"Judith","non-dropping-particle":"","parse-names":false,"suffix":""},{"dropping-particle":"","family":"Beckmann","given":"Matthias","non-dropping-particle":"","parse-names":false,"suffix":""},{"dropping-particle":"","family":"Schwenke","given":"Eva","non-dropping-particle":"","parse-names":false,"suffix":""},{"dropping-particle":"","family":"MacGibbon","given":"Kimber","non-dropping-particle":"","parse-names":false,"suffix":""},{"dropping-particle":"","family":"Mullin","given":"Patrick","non-dropping-particle":"","parse-names":false,"suffix":""}],"container-title":"Geburtshilfe und Frauenheilkunde","id":"ITEM-2","issued":{"date-parts":[["2019"]]},"page":"382-388","title":"Analysis of GDF15 and IGFBP7 in Hyperemesis Gravidarum Support Causality","type":"article-journal"},"uris":["http://www.mendeley.com/documents/?uuid=5d8449c5-6508-47d7-9ff5-151004b033af"]},{"id":"ITEM-3","itemData":{"DOI":"10.1038/nm1677","ISSN":"10788956","abstract":"Anorexia and weight loss are part of the wasting syndrome of late-stage cancer, are a major cause of morbidity and mortality in cancer, and are thought to be cytokine mediated. Macrophage inhibitory cytokine-1 (MIC-1) is produced by many cancers. Examination of sera from individuals with advanced prostate cancer showed a direct relationship between MIC-1 abundance and cancer-associated weight loss. In mice with xenografted prostate tumors, elevated MIC-1 levels were also associated with marked weight, fat and lean tissue loss that was mediated by decreased food intake and was reversed by administration of antibody to MIC-1. Additionally, normal mice given systemic MIC-1 and transgenic mice overexpressing MIC-1 showed hypophagia and reduced body weight. MIC-1 mediates its effects by central mechanisms that implicate the hypothalamic transforming growth factor-beta receptor II, extracellular signal-regulated kinases 1 and 2, signal transducer and activator of transcription-3, neuropeptide Y and pro-opiomelanocortin. Thus, MIC-1 is a newly defined central regulator of appetite and a potential target for the treatment of both cancer anorexia and weight loss, as well as of obesity.","author":[{"dropping-particle":"","family":"Johnen","given":"Heiko","non-dropping-particle":"","parse-names":false,"suffix":""},{"dropping-particle":"","family":"Lin","given":"Shu","non-dropping-particle":"","parse-names":false,"suffix":""},{"dropping-particle":"","family":"Kuffner","given":"Tamara","non-dropping-particle":"","parse-names":false,"suffix":""},{"dropping-particle":"","family":"Brown","given":"David A.","non-dropping-particle":"","parse-names":false,"suffix":""},{"dropping-particle":"","family":"Tsai","given":"Vicky Wang-Wei","non-dropping-particle":"","parse-names":false,"suffix":""},{"dropping-particle":"","family":"Bauskin","given":"Asne R.","non-dropping-particle":"","parse-names":false,"suffix":""},{"dropping-particle":"","family":"Wu","given":"Liyun","non-dropping-particle":"","parse-names":false,"suffix":""},{"dropping-particle":"","family":"Pankhurst","given":"Greg","non-dropping-particle":"","parse-names":false,"suffix":""},{"dropping-particle":"","family":"Jiang","given":"Lele","non-dropping-particle":"","parse-names":false,"suffix":""},{"dropping-particle":"","family":"Junankar","given":"Simon","non-dropping-particle":"","parse-names":false,"suffix":""},{"dropping-particle":"","family":"Hunter","given":"Mark","non-dropping-particle":"","parse-names":false,"suffix":""},{"dropping-particle":"","family":"Fairlie","given":"W. Douglas","non-dropping-particle":"","parse-names":false,"suffix":""},{"dropping-particle":"","family":"Lee","given":"Nicola J.","non-dropping-particle":"","parse-names":false,"suffix":""},{"dropping-particle":"","family":"Enriquez","given":"Ronaldo F.","non-dropping-particle":"","parse-names":false,"suffix":""},{"dropping-particle":"","family":"Baldock","given":"Paul A.","non-dropping-particle":"","parse-names":false,"suffix":""},{"dropping-particle":"","family":"Corey","given":"Eva","non-dropping-particle":"","parse-names":false,"suffix":""},{"dropping-particle":"","family":"Apple","given":"Fred S.","non-dropping-particle":"","parse-names":false,"suffix":""},{"dropping-particle":"","family":"Murakami","given":"Maryann M.","non-dropping-particle":"","parse-names":false,"suffix":""},{"dropping-particle":"","family":"Lin","given":"En Ju","non-dropping-particle":"","parse-names":false,"suffix":""},{"dropping-particle":"","family":"Wang","given":"Chuansong","non-dropping-particle":"","parse-names":false,"suffix":""},{"dropping-particle":"","family":"During","given":"Matthew J.","non-dropping-particle":"","parse-names":false,"suffix":""},{"dropping-particle":"","family":"Sainsbury","given":"Amanda","non-dropping-particle":"","parse-names":false,"suffix":""},{"dropping-particle":"","family":"Herzog","given":"Herbert","non-dropping-particle":"","parse-names":false,"suffix":""},{"dropping-particle":"","family":"Breit","given":"Samuel N.","non-dropping-particle":"","parse-names":false,"suffix":""}],"container-title":"Nature Medicine","id":"ITEM-3","issue":"11","issued":{"date-parts":[["2007"]]},"page":"1333-1340","title":"Tumor-induced anorexia and weight loss are mediated by the TGF-β superfamily cytokine MIC-1","type":"article-journal","volume":"13"},"uris":["http://www.mendeley.com/documents/?uuid=86cfe797-bb2c-45ed-b043-05529c7b642a"]},{"id":"ITEM-4","itemData":{"DOI":"10.1073/pnas.0530278100","ISSN":"0027-8424","abstract":"Genetic alterations in tumor cells often lead to the emergence of growth-stimulatory autocrine and paracrine signals, involving overexpression of secreted peptide growth factors, cytokines, and hormones. Increased levels of these soluble proteins may be exploited for cancer diagnosis and management or as points of therapeutic intervention. Here, we combined the use of controlled vocabulary terms and sequence-based algorithms to predict genes encoding secreted proteins from among approximately 12,500 sequences represented on oligonucleotide microarrays. Expression of these genes was queried in 150 carcinomas from 10 anatomic sites of origin and compared with 46 normal tissues derived from the corresponding sites of tumor origin and other body tissues and organs. Of 74 different genes identified as overexpressed in cancer tissues, several encode proteins with demonstrated clinical diagnostic application, such as alpha-fetoprotein in liver carcinoma, and kallikreins 6 and 10 in ovarian cancer, or therapeutic utility, such as gastrin-releasing peptide/bombesin in lung carcinomas. We show that several of the other candidate genes encode proteins with high levels of tumor-associated expression by immunohistochemistry on tissue microarrays and further demonstrate significantly elevated levels of another novel candidate protein, macrophage inhibitory cytokine 1, a distant member of the transforming growth factor-beta superfamily, in the serum of patients with metastatic prostate, breast, and colorectal carcinomas. Our results suggest that the combination of annotation/protein sequence analysis, transcript profiling, immunohistochemistry, and immunoassay is a powerful approach for delineating candidate biomarkers with potential clinical significance and may be broadly applicable to other human diseases.","author":[{"dropping-particle":"","family":"Welsh","given":"J. B.","non-dropping-particle":"","parse-names":false,"suffix":""},{"dropping-particle":"","family":"Sapinoso","given":"L. M.","non-dropping-particle":"","parse-names":false,"suffix":""},{"dropping-particle":"","family":"Kern","given":"S. G.","non-dropping-particle":"","parse-names":false,"suffix":""},{"dropping-particle":"","family":"Brown","given":"D. A.","non-dropping-particle":"","parse-names":false,"suffix":""},{"dropping-particle":"","family":"Liu","given":"T.","non-dropping-particle":"","parse-names":false,"suffix":""},{"dropping-particle":"","family":"Bauskin","given":"A. R.","non-dropping-particle":"","parse-names":false,"suffix":""},{"dropping-particle":"","family":"Ward","given":"R. L.","non-dropping-particle":"","parse-names":false,"suffix":""},{"dropping-particle":"","family":"Hawkins","given":"N. J.","non-dropping-particle":"","parse-names":false,"suffix":""},{"dropping-particle":"","family":"Quinn","given":"D. I.","non-dropping-particle":"","parse-names":false,"suffix":""},{"dropping-particle":"","family":"Russell","given":"P. J.","non-dropping-particle":"","parse-names":false,"suffix":""},{"dropping-particle":"","family":"Sutherland","given":"R. L.","non-dropping-particle":"","parse-names":false,"suffix":""},{"dropping-particle":"","family":"Breit","given":"Samuel N.","non-dropping-particle":"","parse-names":false,"suffix":""},{"dropping-particle":"","family":"Moskaluk","given":"C. A.","non-dropping-particle":"","parse-names":false,"suffix":""},{"dropping-particle":"","family":"Frierson","given":"H. F.","non-dropping-particle":"","parse-names":false,"suffix":""},{"dropping-particle":"","family":"Hampton","given":"G. M.","non-dropping-particle":"","parse-names":false,"suffix":""}],"container-title":"Proceedings of the National Academy of Sciences","id":"ITEM-4","issue":"6","issued":{"date-parts":[["2003"]]},"page":"3410-3415","title":"Large-scale delineation of secreted protein biomarkers overexpressed in cancer tissue and serum","type":"article-journal","volume":"100"},"uris":["http://www.mendeley.com/documents/?uuid=ca560c2d-48a1-4f74-b482-a9204bc419e0"]}],"mendeley":{"formattedCitation":"(8–11)","plainTextFormattedCitation":"(8–11)","previouslyFormattedCitation":"(8–11)"},"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8–11)</w:t>
      </w:r>
      <w:r>
        <w:rPr>
          <w:shd w:val="clear" w:color="auto" w:fill="FFFFFF"/>
        </w:rPr>
        <w:fldChar w:fldCharType="end"/>
      </w:r>
      <w:r>
        <w:rPr>
          <w:shd w:val="clear" w:color="auto" w:fill="FFFFFF"/>
        </w:rPr>
        <w:t xml:space="preserve">.  </w:t>
      </w:r>
      <w:r w:rsidR="0098529C">
        <w:rPr>
          <w:shd w:val="clear" w:color="auto" w:fill="FFFFFF"/>
        </w:rPr>
        <w:t>Elevations in</w:t>
      </w:r>
      <w:r>
        <w:rPr>
          <w:shd w:val="clear" w:color="auto" w:fill="FFFFFF"/>
        </w:rPr>
        <w:t xml:space="preserve"> GDF15 suppress appetite in a GFRAL-dependent manner. </w:t>
      </w:r>
      <w:r w:rsidR="0098529C">
        <w:rPr>
          <w:shd w:val="clear" w:color="auto" w:fill="FFFFFF"/>
        </w:rPr>
        <w:t xml:space="preserve"> </w:t>
      </w:r>
      <w:r>
        <w:rPr>
          <w:shd w:val="clear" w:color="auto" w:fill="FFFFFF"/>
        </w:rPr>
        <w:t xml:space="preserve">In terms of specific macronutrients, </w:t>
      </w:r>
      <w:r w:rsidR="001C4F59">
        <w:rPr>
          <w:shd w:val="clear" w:color="auto" w:fill="FFFFFF"/>
        </w:rPr>
        <w:t xml:space="preserve">when </w:t>
      </w:r>
      <w:r w:rsidRPr="00663579">
        <w:rPr>
          <w:shd w:val="clear" w:color="auto" w:fill="FFFFFF"/>
        </w:rPr>
        <w:t xml:space="preserve">GDF15 causes a </w:t>
      </w:r>
      <w:r w:rsidR="001C4F59">
        <w:rPr>
          <w:shd w:val="clear" w:color="auto" w:fill="FFFFFF"/>
        </w:rPr>
        <w:t xml:space="preserve">specific </w:t>
      </w:r>
      <w:r w:rsidRPr="00663579">
        <w:rPr>
          <w:shd w:val="clear" w:color="auto" w:fill="FFFFFF"/>
        </w:rPr>
        <w:t xml:space="preserve">reduction in lipid consumption, not other macronutrients </w:t>
      </w:r>
      <w:r>
        <w:rPr>
          <w:shd w:val="clear" w:color="auto" w:fill="FFFFFF"/>
        </w:rPr>
        <w:fldChar w:fldCharType="begin" w:fldLock="1"/>
      </w:r>
      <w:r w:rsidR="00B04431">
        <w:rPr>
          <w:shd w:val="clear" w:color="auto" w:fill="FFFFFF"/>
        </w:rP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12)</w:t>
      </w:r>
      <w:r>
        <w:rPr>
          <w:shd w:val="clear" w:color="auto" w:fill="FFFFFF"/>
        </w:rPr>
        <w:fldChar w:fldCharType="end"/>
      </w:r>
      <w:r w:rsidRPr="00663579">
        <w:rPr>
          <w:shd w:val="clear" w:color="auto" w:fill="FFFFFF"/>
        </w:rPr>
        <w:t xml:space="preserve">.  </w:t>
      </w:r>
      <w:r w:rsidR="00651EAB">
        <w:rPr>
          <w:shd w:val="clear" w:color="auto" w:fill="FFFFFF"/>
        </w:rPr>
        <w:t xml:space="preserve">GDF15 is generated in many tissues in response to a variety of stressors but the integrated stress response has emerged as an important pathway controlling GDF15 production </w:t>
      </w:r>
      <w:r w:rsidR="00651EAB">
        <w:rPr>
          <w:shd w:val="clear" w:color="auto" w:fill="FFFFFF"/>
        </w:rPr>
        <w:fldChar w:fldCharType="begin" w:fldLock="1"/>
      </w:r>
      <w:r w:rsidR="0098529C">
        <w:rPr>
          <w:shd w:val="clear" w:color="auto" w:fill="FFFFFF"/>
        </w:rPr>
        <w:instrText>ADDIN CSL_CITATION {"citationItems":[{"id":"ITEM-1","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1","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id":"ITEM-2","itemData":{"DOI":"10.1016/j.cmet.2018.12.016","ISSN":"15504131","PMID":"30639358","author":[{"dropping-particle":"","family":"Patel","given":"Satish","non-dropping-particle":"","parse-names":false,"suffix":""},{"dropping-particle":"","family":"Alvarez-Guaita","given":"Anna","non-dropping-particle":"","parse-names":false,"suffix":""},{"dropping-particle":"","family":"Melvin","given":"Audrey","non-dropping-particle":"","parse-names":false,"suffix":""},{"dropping-particle":"","family":"Rimmington","given":"Debra","non-dropping-particle":"","parse-names":false,"suffix":""},{"dropping-particle":"","family":"Dattilo","given":"Alessia","non-dropping-particle":"","parse-names":false,"suffix":""},{"dropping-particle":"","family":"Miedzybrodzka","given":"Emily L.","non-dropping-particle":"","parse-names":false,"suffix":""},{"dropping-particle":"","family":"Cimino","given":"Irene","non-dropping-particle":"","parse-names":false,"suffix":""},{"dropping-particle":"","family":"Maurin","given":"Anne-Catherine","non-dropping-particle":"","parse-names":false,"suffix":""},{"dropping-particle":"","family":"Roberts","given":"Geoffrey P.","non-dropping-particle":"","parse-names":false,"suffix":""},{"dropping-particle":"","family":"Meek","given":"Claire L.","non-dropping-particle":"","parse-names":false,"suffix":""},{"dropping-particle":"","family":"Virtue","given":"Samuel","non-dropping-particle":"","parse-names":false,"suffix":""},{"dropping-particle":"","family":"Sparks","given":"Lauren M.","non-dropping-particle":"","parse-names":false,"suffix":""},{"dropping-particle":"","family":"Parsons","given":"Stephanie A.","non-dropping-particle":"","parse-names":false,"suffix":""},{"dropping-particle":"","family":"Redman","given":"Leanne M.","non-dropping-particle":"","parse-names":false,"suffix":""},{"dropping-particle":"","family":"Bray","given":"George A.","non-dropping-particle":"","parse-names":false,"suffix":""},{"dropping-particle":"","family":"Liou","given":"Alice P.","non-dropping-particle":"","parse-names":false,"suffix":""},{"dropping-particle":"","family":"Woods","given":"Rachel M.","non-dropping-particle":"","parse-names":false,"suffix":""},{"dropping-particle":"","family":"Parry","given":"Sion A.","non-dropping-particle":"","parse-names":false,"suffix":""},{"dropping-particle":"","family":"Jeppesen","given":"Per B.","non-dropping-particle":"","parse-names":false,"suffix":""},{"dropping-particle":"","family":"Kolnes","given":"Anders J.","non-dropping-particle":"","parse-names":false,"suffix":""},{"dropping-particle":"","family":"Harding","given":"Heather P.","non-dropping-particle":"","parse-names":false,"suffix":""},{"dropping-particle":"","family":"Ron","given":"David","non-dropping-particle":"","parse-names":false,"suffix":""},{"dropping-particle":"","family":"Vidal-Puig","given":"Antonio","non-dropping-particle":"","parse-names":false,"suffix":""},{"dropping-particle":"","family":"Reimann","given":"Frank","non-dropping-particle":"","parse-names":false,"suffix":""},{"dropping-particle":"","family":"Gribble","given":"Fiona M.","non-dropping-particle":"","parse-names":false,"suffix":""},{"dropping-particle":"","family":"Hulston","given":"Carl J.","non-dropping-particle":"","parse-names":false,"suffix":""},{"dropping-particle":"","family":"Farooqi","given":"I. Sadaf","non-dropping-particle":"","parse-names":false,"suffix":""},{"dropping-particle":"","family":"Fafournoux","given":"Pierre","non-dropping-particle":"","parse-names":false,"suffix":""},{"dropping-particle":"","family":"Smith","given":"Steven R.","non-dropping-particle":"","parse-names":false,"suffix":""},{"dropping-particle":"","family":"Jensen","given":"Jorgen","non-dropping-particle":"","parse-names":false,"suffix":""},{"dropping-particle":"","family":"Breen","given":"Danna","non-dropping-particle":"","parse-names":false,"suffix":""},{"dropping-particle":"","family":"Wu","given":"Zhidan","non-dropping-particle":"","parse-names":false,"suffix":""},{"dropping-particle":"","family":"Zhang","given":"Bei B.","non-dropping-particle":"","parse-names":false,"suffix":""},{"dropping-particle":"","family":"Coll","given":"Anthony P.","non-dropping-particle":"","parse-names":false,"suffix":""},{"dropping-particle":"","family":"Savage","given":"David B.","non-dropping-particle":"","parse-names":false,"suffix":""},{"dropping-particle":"","family":"O’Rahilly","given":"Stephen","non-dropping-particle":"","parse-names":false,"suffix":""}],"container-title":"Cell Metabolism","id":"ITEM-2","issue":"3","issued":{"date-parts":[["2019","3"]]},"page":"707-718.e8","publisher":"Elsevier Inc.","title":"GDF15 Provides an Endocrine Signal of Nutritional Stress in Mice and Humans","type":"article-journal","volume":"29"},"uris":["http://www.mendeley.com/documents/?uuid=32a7fe04-ad5e-4e88-a4d5-dce98af54a4e"]}],"mendeley":{"formattedCitation":"(13,14)","plainTextFormattedCitation":"(13,14)","previouslyFormattedCitation":"(13,14)"},"properties":{"noteIndex":0},"schema":"https://github.com/citation-style-language/schema/raw/master/csl-citation.json"}</w:instrText>
      </w:r>
      <w:r w:rsidR="00651EAB">
        <w:rPr>
          <w:shd w:val="clear" w:color="auto" w:fill="FFFFFF"/>
        </w:rPr>
        <w:fldChar w:fldCharType="separate"/>
      </w:r>
      <w:r w:rsidR="0098529C" w:rsidRPr="0098529C">
        <w:rPr>
          <w:noProof/>
          <w:shd w:val="clear" w:color="auto" w:fill="FFFFFF"/>
        </w:rPr>
        <w:t>(13,14)</w:t>
      </w:r>
      <w:r w:rsidR="00651EAB">
        <w:rPr>
          <w:shd w:val="clear" w:color="auto" w:fill="FFFFFF"/>
        </w:rPr>
        <w:fldChar w:fldCharType="end"/>
      </w:r>
      <w:r w:rsidR="0098529C">
        <w:rPr>
          <w:shd w:val="clear" w:color="auto" w:fill="FFFFFF"/>
        </w:rPr>
        <w:t xml:space="preserve">.  Prior studies have implicated the </w:t>
      </w:r>
      <w:r w:rsidR="006B0D21">
        <w:rPr>
          <w:shd w:val="clear" w:color="auto" w:fill="FFFFFF"/>
        </w:rPr>
        <w:t xml:space="preserve">hepatic </w:t>
      </w:r>
      <w:r w:rsidR="0098529C">
        <w:rPr>
          <w:shd w:val="clear" w:color="auto" w:fill="FFFFFF"/>
        </w:rPr>
        <w:t xml:space="preserve">integrated stress response to ketogenic diets </w:t>
      </w:r>
      <w:r w:rsidR="00AF6D0B">
        <w:rPr>
          <w:shd w:val="clear" w:color="auto" w:fill="FFFFFF"/>
        </w:rPr>
        <w:fldChar w:fldCharType="begin" w:fldLock="1"/>
      </w:r>
      <w:r w:rsidR="00346166">
        <w:rPr>
          <w:shd w:val="clear" w:color="auto" w:fill="FFFFFF"/>
        </w:rPr>
        <w:instrText>ADDIN CSL_CITATION {"citationItems":[{"id":"ITEM-1","itemData":{"DOI":"10.1152/ajpgi.00539.2010","ISBN":"1522-1547 (Electronic)\\r0193-1857 (Linking)","ISSN":"0193-1857","PMID":"21454445","abstract":"Low-carbohydrate diets are used to manage obesity, seizure disorders, and malignancies of the central nervous system. These diets create a distinctive, but incompletely defined, cellular, molecular, and integrated metabolic state. Here, we determine the systemic and hepatic effects of long-term administration of a very low-carbohydrate, low-protein, and high-fat ketogenic diet, serially comparing these effects to a high-simple-carbohydrate, high-fat Western diet and a low-fat, polysaccharide-rich control chow diet in C57BL/6J mice. Longitudinal measurement of body composition, serum metabolites, and intrahepatic fat content, using in vivo magnetic resonance spectroscopy, reveals that mice fed the ketogenic diet over 12 wk remain lean, euglycemic, and hypoinsulinemic but accumulate hepatic lipid in a temporal pattern very distinct from animals fed the Western diet. Ketogenic diet-fed mice ultimately develop systemic glucose intolerance, hepatic endoplasmic reticulum stress, steatosis, cellular injury, and macrophage accumulation, but surprisingly insulin-induced hepatic Akt phosphorylation and whole-body insulin responsiveness are not impaired. Moreover, whereas hepatic Pparg mRNA abundance is augmented by both high-fat diets, each diet confers splice variant specificity. The distinctive nutrient milieu created by long-term administration of this low-carbohydrate, low-protein ketogenic diet in mice evokes unique signatures of nonalcoholic fatty liver disease and whole-body glucose homeostasis.","author":[{"dropping-particle":"","family":"Garbow","given":"Joel R.","non-dropping-particle":"","parse-names":false,"suffix":""},{"dropping-particle":"","family":"Doherty","given":"Jason M.","non-dropping-particle":"","parse-names":false,"suffix":""},{"dropping-particle":"","family":"Schugar","given":"Rebecca C.","non-dropping-particle":"","parse-names":false,"suffix":""},{"dropping-particle":"","family":"Travers","given":"Sarah","non-dropping-particle":"","parse-names":false,"suffix":""},{"dropping-particle":"","family":"Weber","given":"Mary L.","non-dropping-particle":"","parse-names":false,"suffix":""},{"dropping-particle":"","family":"Wentz","given":"Anna E.","non-dropping-particle":"","parse-names":false,"suffix":""},{"dropping-particle":"","family":"Ezenwajiaku","given":"Nkiruka","non-dropping-particle":"","parse-names":false,"suffix":""},{"dropping-particle":"","family":"Cotter","given":"David G.","non-dropping-particle":"","parse-names":false,"suffix":""},{"dropping-particle":"","family":"Brunt","given":"Elizabeth M.","non-dropping-particle":"","parse-names":false,"suffix":""},{"dropping-particle":"","family":"Crawford","given":"Peter A.","non-dropping-particle":"","parse-names":false,"suffix":""},{"dropping-particle":"","family":"Jr","given":"Garbow","non-dropping-particle":"","parse-names":false,"suffix":""},{"dropping-particle":"","family":"Jm","given":"Doherty","non-dropping-particle":"","parse-names":false,"suffix":""},{"dropping-particle":"","family":"Rc","given":"Schugar","non-dropping-particle":"","parse-names":false,"suffix":""},{"dropping-particle":"","family":"Travers","given":"Sarah","non-dropping-particle":"","parse-names":false,"suffix":""},{"dropping-particle":"","family":"Ml","given":"Weber","non-dropping-particle":"","parse-names":false,"suffix":""},{"dropping-particle":"","family":"Ae","given":"Wentz","non-dropping-particle":"","parse-names":false,"suffix":""},{"dropping-particle":"","family":"Ezenwajiaku","given":"Nkiruka","non-dropping-particle":"","parse-names":false,"suffix":""},{"dropping-particle":"","family":"Dg","given":"Cotter","non-dropping-particle":"","parse-names":false,"suffix":""},{"dropping-particle":"","family":"Em","given":"Brunt","non-dropping-particle":"","parse-names":false,"suffix":""},{"dropping-particle":"","family":"Pa","given":"Crawford","non-dropping-particle":"","parse-names":false,"suffix":""}],"container-title":"American Journal of Physiology-Gastrointestinal and Liver Physiology","id":"ITEM-1","issue":"6","issued":{"date-parts":[["2011","6"]]},"page":"G956-G967","title":"Hepatic steatosis, inflammation, and ER stress in mice maintained long term on a very low-carbohydrate ketogenic diet","type":"article-journal","volume":"300"},"uris":["http://www.mendeley.com/documents/?uuid=6655315c-09d2-49c8-b9c2-d5ecc481413f"]},{"id":"ITEM-2","itemData":{"DOI":"10.1016/j.bbadis.2015.07.009","ISSN":"09254439","author":[{"dropping-particle":"","family":"Douris","given":"Nicholas","non-dropping-particle":"","parse-names":false,"suffix":""},{"dropping-particle":"","family":"Melman","given":"Tamar","non-dropping-particle":"","parse-names":false,"suffix":""},{"dropping-particle":"","family":"Pecherer","given":"Jordan M.","non-dropping-particle":"","parse-names":false,"suffix":""},{"dropping-particle":"","family":"Pissios","given":"Pavlos","non-dropping-particle":"","parse-names":false,"suffix":""},{"dropping-particle":"","family":"Flier","given":"Jeffrey S.","non-dropping-particle":"","parse-names":false,"suffix":""},{"dropping-particle":"","family":"Cantley","given":"Lewis C.","non-dropping-particle":"","parse-names":false,"suffix":""},{"dropping-particle":"","family":"Locasale","given":"Jason W.","non-dropping-particle":"","parse-names":false,"suffix":""},{"dropping-particle":"","family":"Maratos-Flier","given":"Eleftheria","non-dropping-particle":"","parse-names":false,"suffix":""}],"container-title":"Biochimica et Biophysica Acta (BBA) - Molecular Basis of Disease","id":"ITEM-2","issue":"10","issued":{"date-parts":[["2015","10"]]},"page":"2056-2065","publisher":"Elsevier Inc","title":"Adaptive changes in amino acid metabolism permit normal longevity in mice consuming a low-carbohydrate ketogenic diet","type":"article-journal","volume":"1852"},"uris":["http://www.mendeley.com/documents/?uuid=0f8c954f-8c46-420c-8189-a65cce6016a2"]},{"id":"ITEM-3","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3","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mendeley":{"formattedCitation":"(13,15,16)","plainTextFormattedCitation":"(13,15,16)","previouslyFormattedCitation":"(13,15,16)"},"properties":{"noteIndex":0},"schema":"https://github.com/citation-style-language/schema/raw/master/csl-citation.json"}</w:instrText>
      </w:r>
      <w:r w:rsidR="00AF6D0B">
        <w:rPr>
          <w:shd w:val="clear" w:color="auto" w:fill="FFFFFF"/>
        </w:rPr>
        <w:fldChar w:fldCharType="separate"/>
      </w:r>
      <w:r w:rsidR="00AF6D0B" w:rsidRPr="00AF6D0B">
        <w:rPr>
          <w:noProof/>
          <w:shd w:val="clear" w:color="auto" w:fill="FFFFFF"/>
        </w:rPr>
        <w:t>(13,15,16)</w:t>
      </w:r>
      <w:r w:rsidR="00AF6D0B">
        <w:rPr>
          <w:shd w:val="clear" w:color="auto" w:fill="FFFFFF"/>
        </w:rPr>
        <w:fldChar w:fldCharType="end"/>
      </w:r>
      <w:r w:rsidR="006B0D21">
        <w:rPr>
          <w:shd w:val="clear" w:color="auto" w:fill="FFFFFF"/>
        </w:rPr>
        <w:t xml:space="preserve">.  </w:t>
      </w:r>
      <w:r>
        <w:rPr>
          <w:shd w:val="clear" w:color="auto" w:fill="FFFFFF"/>
        </w:rPr>
        <w:t>In this study we investigate the role of GDF15 in moderating</w:t>
      </w:r>
      <w:r w:rsidRPr="00663579">
        <w:rPr>
          <w:shd w:val="clear" w:color="auto" w:fill="FFFFFF"/>
        </w:rPr>
        <w:t xml:space="preserve"> </w:t>
      </w:r>
      <w:r>
        <w:rPr>
          <w:shd w:val="clear" w:color="auto" w:fill="FFFFFF"/>
        </w:rPr>
        <w:t>energy intake</w:t>
      </w:r>
      <w:r w:rsidR="006B0D21">
        <w:rPr>
          <w:shd w:val="clear" w:color="auto" w:fill="FFFFFF"/>
        </w:rPr>
        <w:t>, body composition and insulin sensitivity</w:t>
      </w:r>
      <w:r>
        <w:rPr>
          <w:shd w:val="clear" w:color="auto" w:fill="FFFFFF"/>
        </w:rPr>
        <w:t xml:space="preserve"> on a</w:t>
      </w:r>
      <w:r w:rsidR="00D957CE">
        <w:rPr>
          <w:shd w:val="clear" w:color="auto" w:fill="FFFFFF"/>
        </w:rPr>
        <w:t xml:space="preserve"> ketogenic </w:t>
      </w:r>
      <w:r>
        <w:rPr>
          <w:shd w:val="clear" w:color="auto" w:fill="FFFFFF"/>
        </w:rPr>
        <w:t>diet.</w:t>
      </w:r>
    </w:p>
    <w:p w14:paraId="5054DE57" w14:textId="6C0D6D11"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5A1E1E55" w14:textId="77777777" w:rsidR="005C1BF6" w:rsidRPr="005C1BF6" w:rsidRDefault="005C1BF6" w:rsidP="005C1BF6"/>
    <w:p w14:paraId="41C19CF3" w14:textId="500E181D" w:rsidR="00A857D5" w:rsidRDefault="007C37D9" w:rsidP="007C37D9">
      <w:pPr>
        <w:pStyle w:val="Heading2"/>
        <w:rPr>
          <w:rFonts w:eastAsia="Times New Roman"/>
          <w:shd w:val="clear" w:color="auto" w:fill="FFFFFF"/>
        </w:rPr>
      </w:pPr>
      <w:r>
        <w:rPr>
          <w:rFonts w:eastAsia="Times New Roman"/>
          <w:shd w:val="clear" w:color="auto" w:fill="FFFFFF"/>
        </w:rPr>
        <w:t xml:space="preserve">Animal </w:t>
      </w:r>
      <w:r w:rsidR="00B3215F">
        <w:rPr>
          <w:rFonts w:eastAsia="Times New Roman"/>
          <w:shd w:val="clear" w:color="auto" w:fill="FFFFFF"/>
        </w:rPr>
        <w:t>Husbandry</w:t>
      </w:r>
      <w:r>
        <w:rPr>
          <w:rFonts w:eastAsia="Times New Roman"/>
          <w:shd w:val="clear" w:color="auto" w:fill="FFFFFF"/>
        </w:rPr>
        <w:t xml:space="preserve"> and Diets</w:t>
      </w:r>
    </w:p>
    <w:p w14:paraId="379C2929" w14:textId="77777777" w:rsidR="00D17276" w:rsidRPr="00D17276" w:rsidRDefault="00D17276" w:rsidP="00D17276"/>
    <w:p w14:paraId="57EF9CE2" w14:textId="0D5A66C6" w:rsidR="0002220D" w:rsidRDefault="0002220D" w:rsidP="0002220D">
      <w:r>
        <w:t>Animals were either purchased from the Jackson Laboratory (A/J mice</w:t>
      </w:r>
      <w:r w:rsidR="00D17276">
        <w:t xml:space="preserve">; </w:t>
      </w:r>
      <w:r w:rsidR="006822DD">
        <w:t xml:space="preserve">stock </w:t>
      </w:r>
      <w:r w:rsidR="00D17276" w:rsidRPr="00D17276">
        <w:t>000646</w:t>
      </w:r>
      <w:r w:rsidR="00D17276">
        <w:t>, all resource identifiers are provided in Table 1</w:t>
      </w:r>
      <w:r>
        <w:t>) or were previously described (</w:t>
      </w:r>
      <w:r w:rsidRPr="001E755B">
        <w:rPr>
          <w:i/>
        </w:rPr>
        <w:t>Gdf15</w:t>
      </w:r>
      <w:r>
        <w:t xml:space="preserve"> null; </w:t>
      </w:r>
      <w:r>
        <w:fldChar w:fldCharType="begin" w:fldLock="1"/>
      </w:r>
      <w:r w:rsidR="00B04431">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02220D">
        <w:rPr>
          <w:noProof/>
        </w:rPr>
        <w:t>(12)</w:t>
      </w:r>
      <w:r>
        <w:fldChar w:fldCharType="end"/>
      </w:r>
      <w:r>
        <w:t>).  Diets were provided by Lab Diet (</w:t>
      </w:r>
      <w:r w:rsidR="00D17276">
        <w:t>Normal Chow Diet; NCD</w:t>
      </w:r>
      <w:r>
        <w:t xml:space="preserve">, 5L0D) or Research Diets (Control Diet; </w:t>
      </w:r>
      <w:r w:rsidR="00D17276">
        <w:t xml:space="preserve">CD; </w:t>
      </w:r>
      <w:r w:rsidRPr="0002220D">
        <w:t>D1053001</w:t>
      </w:r>
      <w:r>
        <w:t xml:space="preserve"> or Ketogenic Diet</w:t>
      </w:r>
      <w:r w:rsidR="00D17276">
        <w:t>; KD</w:t>
      </w:r>
      <w:r>
        <w:t xml:space="preserve">: </w:t>
      </w:r>
      <w:r w:rsidRPr="0002220D">
        <w:t>D17053002</w:t>
      </w:r>
      <w:r>
        <w:t>)</w:t>
      </w:r>
      <w:r w:rsidR="00D17276">
        <w:t xml:space="preserve">.  Mice were </w:t>
      </w:r>
      <w:r w:rsidR="006822DD">
        <w:t>fed</w:t>
      </w:r>
      <w:r w:rsidR="00D17276">
        <w:t xml:space="preserve"> NCD until ten weeks of age and then transferred to CD or KD as described.  </w:t>
      </w:r>
      <w:r w:rsidR="006822DD">
        <w:t xml:space="preserve">Muscle </w:t>
      </w:r>
      <w:r w:rsidR="006822DD" w:rsidRPr="006822DD">
        <w:rPr>
          <w:i/>
        </w:rPr>
        <w:t>Tsc1</w:t>
      </w:r>
      <w:r w:rsidR="006822DD">
        <w:t xml:space="preserve"> knockout mice were generated </w:t>
      </w:r>
      <w:r w:rsidR="006822DD" w:rsidRPr="006822DD">
        <w:t>by crossing FVB-</w:t>
      </w:r>
      <w:proofErr w:type="spellStart"/>
      <w:proofErr w:type="gramStart"/>
      <w:r w:rsidR="006822DD" w:rsidRPr="006822DD">
        <w:t>Tg</w:t>
      </w:r>
      <w:proofErr w:type="spellEnd"/>
      <w:r w:rsidR="006822DD" w:rsidRPr="006822DD">
        <w:t>(</w:t>
      </w:r>
      <w:proofErr w:type="spellStart"/>
      <w:proofErr w:type="gramEnd"/>
      <w:r w:rsidR="006822DD" w:rsidRPr="00BF4C02">
        <w:rPr>
          <w:i/>
        </w:rPr>
        <w:t>Ckmm-Cre</w:t>
      </w:r>
      <w:proofErr w:type="spellEnd"/>
      <w:r w:rsidR="006822DD" w:rsidRPr="006822DD">
        <w:t>)5Khn/J transgenic mice (</w:t>
      </w:r>
      <w:r w:rsidR="006822DD">
        <w:t xml:space="preserve">Jackson Laboratory </w:t>
      </w:r>
      <w:r w:rsidR="006822DD" w:rsidRPr="006822DD">
        <w:t xml:space="preserve">stock 006405) with </w:t>
      </w:r>
      <w:proofErr w:type="spellStart"/>
      <w:r w:rsidR="006822DD" w:rsidRPr="006822DD">
        <w:t>floxed</w:t>
      </w:r>
      <w:proofErr w:type="spellEnd"/>
      <w:r w:rsidR="006822DD" w:rsidRPr="006822DD">
        <w:t xml:space="preserve"> </w:t>
      </w:r>
      <w:r w:rsidR="006822DD" w:rsidRPr="006822DD">
        <w:rPr>
          <w:i/>
        </w:rPr>
        <w:t>Tsc1</w:t>
      </w:r>
      <w:r w:rsidR="006822DD" w:rsidRPr="006822DD">
        <w:rPr>
          <w:vertAlign w:val="superscript"/>
        </w:rPr>
        <w:t xml:space="preserve">tm1Djk/J </w:t>
      </w:r>
      <w:r w:rsidR="006822DD" w:rsidRPr="006822DD">
        <w:t>mice (stock 005680)</w:t>
      </w:r>
      <w:r w:rsidR="006822DD">
        <w:t xml:space="preserve">.  Wild-type mice are defined as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proofErr w:type="spellEnd"/>
      <w:r w:rsidR="006822DD" w:rsidRPr="006822DD">
        <w:rPr>
          <w:vertAlign w:val="superscript"/>
        </w:rPr>
        <w:t>+/+</w:t>
      </w:r>
      <w:r w:rsidR="006822DD">
        <w:t xml:space="preserve"> while knockout mice were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r w:rsidR="006822DD" w:rsidRPr="006822DD">
        <w:rPr>
          <w:vertAlign w:val="superscript"/>
        </w:rPr>
        <w:t>Tg</w:t>
      </w:r>
      <w:proofErr w:type="spellEnd"/>
      <w:r w:rsidR="006822DD" w:rsidRPr="006822DD">
        <w:rPr>
          <w:vertAlign w:val="superscript"/>
        </w:rPr>
        <w:t>/+</w:t>
      </w:r>
      <w:r w:rsidR="006822DD">
        <w:t xml:space="preserve">.  More details about these mice can be found in </w:t>
      </w:r>
      <w:r w:rsidR="006822DD">
        <w:fldChar w:fldCharType="begin" w:fldLock="1"/>
      </w:r>
      <w:r w:rsidR="00A57DC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mendeley":{"formattedCitation":"(17)","plainTextFormattedCitation":"(17)","previouslyFormattedCitation":"(17)"},"properties":{"noteIndex":0},"schema":"https://github.com/citation-style-language/schema/raw/master/csl-citation.json"}</w:instrText>
      </w:r>
      <w:r w:rsidR="006822DD">
        <w:fldChar w:fldCharType="separate"/>
      </w:r>
      <w:r w:rsidR="006822DD" w:rsidRPr="006822DD">
        <w:rPr>
          <w:noProof/>
        </w:rPr>
        <w:t>(17)</w:t>
      </w:r>
      <w:r w:rsidR="006822DD">
        <w:fldChar w:fldCharType="end"/>
      </w:r>
      <w:r w:rsidR="006822DD">
        <w:t xml:space="preserve">.  </w:t>
      </w:r>
      <w:r w:rsidR="001E755B" w:rsidRPr="006822DD">
        <w:t>Animals</w:t>
      </w:r>
      <w:r w:rsidR="001E755B">
        <w:t xml:space="preserve"> were euthanized via cervical dislocation under isoflurane anesthesia.  </w:t>
      </w:r>
      <w:r w:rsidR="00D17276">
        <w:t>All procedures were approved by the University of Michigan Institutional Animal Care and Use Committee.</w:t>
      </w:r>
    </w:p>
    <w:p w14:paraId="4E6ACC0B" w14:textId="750A4358" w:rsidR="00D17276" w:rsidRDefault="00D17276" w:rsidP="0002220D"/>
    <w:p w14:paraId="4914B925" w14:textId="2E9E8AF2" w:rsidR="00BF1CFD" w:rsidRDefault="00BF1CFD" w:rsidP="00BF1CFD">
      <w:pPr>
        <w:pStyle w:val="Heading2"/>
      </w:pPr>
      <w:r>
        <w:lastRenderedPageBreak/>
        <w:t>Food Preference Test</w:t>
      </w:r>
    </w:p>
    <w:p w14:paraId="13453471" w14:textId="77777777" w:rsidR="00E3687A" w:rsidRPr="00E3687A" w:rsidRDefault="00E3687A" w:rsidP="00E3687A"/>
    <w:p w14:paraId="0A27BE50" w14:textId="7534E84E" w:rsidR="00E3687A" w:rsidRPr="00E3687A" w:rsidRDefault="00E3687A" w:rsidP="00E3687A">
      <w:r w:rsidRPr="00E3687A">
        <w:t xml:space="preserve">At </w:t>
      </w:r>
      <w:r>
        <w:t>nine</w:t>
      </w:r>
      <w:r w:rsidRPr="00E3687A">
        <w:t xml:space="preserve"> weeks of age, mice were singly-housed</w:t>
      </w:r>
      <w:r>
        <w:t xml:space="preserve"> for one week to </w:t>
      </w:r>
      <w:proofErr w:type="spellStart"/>
      <w:r>
        <w:t>acclimitize</w:t>
      </w:r>
      <w:proofErr w:type="spellEnd"/>
      <w:r w:rsidRPr="00E3687A">
        <w:t xml:space="preserve">. Mice were given </w:t>
      </w:r>
      <w:r w:rsidRPr="00E3687A">
        <w:rPr>
          <w:i/>
        </w:rPr>
        <w:t>ad libitum</w:t>
      </w:r>
      <w:r w:rsidRPr="00E3687A">
        <w:t xml:space="preserve"> access to two diets delivered in identical for 4 </w:t>
      </w:r>
      <w:r>
        <w:t>-</w:t>
      </w:r>
      <w:r w:rsidRPr="00E3687A">
        <w:t xml:space="preserve"> 5 days</w:t>
      </w:r>
      <w:r>
        <w:t xml:space="preserve"> in jars with custom lids to avoid spillage</w:t>
      </w:r>
      <w:r w:rsidRPr="00E3687A">
        <w:t xml:space="preserve">.  On day two of the experiment, if food was found in cage bedding, data was discarded. The </w:t>
      </w:r>
      <w:r>
        <w:t xml:space="preserve">physical </w:t>
      </w:r>
      <w:r w:rsidRPr="00E3687A">
        <w:t>position of each diet feeder was switched at least once during the experiment. </w:t>
      </w:r>
      <w:r>
        <w:t xml:space="preserve">  Data are presented as relative calories consumed from each jar over each period.</w:t>
      </w:r>
    </w:p>
    <w:p w14:paraId="31BCC274" w14:textId="77777777" w:rsidR="00E3687A" w:rsidRPr="00E3687A" w:rsidRDefault="00E3687A" w:rsidP="00E3687A"/>
    <w:p w14:paraId="63B50A43" w14:textId="77777777" w:rsidR="00BF1CFD" w:rsidRDefault="00BF1CFD" w:rsidP="0002220D"/>
    <w:p w14:paraId="38140C22" w14:textId="0DB500A6" w:rsidR="00D17276" w:rsidRDefault="00D17276" w:rsidP="00D17276">
      <w:pPr>
        <w:pStyle w:val="Heading2"/>
      </w:pPr>
      <w:r>
        <w:t xml:space="preserve">Ketone Body </w:t>
      </w:r>
      <w:r w:rsidR="002E312A">
        <w:t xml:space="preserve">and GDF15 </w:t>
      </w:r>
      <w:r>
        <w:t>Determination</w:t>
      </w:r>
    </w:p>
    <w:p w14:paraId="397D751D" w14:textId="330064A3" w:rsidR="00425D66" w:rsidRDefault="00425D66" w:rsidP="00425D66"/>
    <w:p w14:paraId="1260AF25" w14:textId="3F158DB7" w:rsidR="00FE24FF" w:rsidRPr="00FE24FF" w:rsidRDefault="00425D66" w:rsidP="00FE24FF">
      <w:r>
        <w:t xml:space="preserve">Total ketone bodies were determined using the </w:t>
      </w:r>
      <w:r w:rsidRPr="00425D66">
        <w:t xml:space="preserve">Wako </w:t>
      </w:r>
      <w:proofErr w:type="spellStart"/>
      <w:r w:rsidRPr="00425D66">
        <w:t>Autokit</w:t>
      </w:r>
      <w:proofErr w:type="spellEnd"/>
      <w:r w:rsidRPr="00425D66">
        <w:t xml:space="preserve"> Total Ketone Bodies: </w:t>
      </w:r>
      <w:r>
        <w:t>(</w:t>
      </w:r>
      <w:proofErr w:type="spellStart"/>
      <w:r w:rsidRPr="00425D66">
        <w:t>Cat#'s</w:t>
      </w:r>
      <w:proofErr w:type="spellEnd"/>
      <w:r w:rsidRPr="00425D66">
        <w:t xml:space="preserve"> 415-73301, 411-73401 and 412-7379</w:t>
      </w:r>
      <w:r>
        <w:t xml:space="preserve">) using </w:t>
      </w:r>
      <w:r w:rsidR="00A008C7">
        <w:t xml:space="preserve">mouse serum.  Rates of changes in absorbance were determined using a </w:t>
      </w:r>
      <w:r w:rsidR="00AF42BC">
        <w:t>Synergy HTX</w:t>
      </w:r>
      <w:r w:rsidR="00A008C7">
        <w:t xml:space="preserve"> plate reader</w:t>
      </w:r>
      <w:r w:rsidR="00AF42BC">
        <w:t xml:space="preserve"> (</w:t>
      </w:r>
      <w:proofErr w:type="spellStart"/>
      <w:r w:rsidR="00AF42BC">
        <w:t>Biotek</w:t>
      </w:r>
      <w:proofErr w:type="spellEnd"/>
      <w:r w:rsidR="00AF42BC">
        <w:t>)</w:t>
      </w:r>
      <w:r w:rsidR="00A008C7">
        <w:t>.</w:t>
      </w:r>
      <w:r w:rsidR="002E312A">
        <w:t xml:space="preserve">  GDF15 levels were determined using a </w:t>
      </w:r>
      <w:proofErr w:type="spellStart"/>
      <w:r w:rsidR="00FE24FF" w:rsidRPr="00FE24FF">
        <w:t>Quantikine</w:t>
      </w:r>
      <w:proofErr w:type="spellEnd"/>
      <w:r w:rsidR="00FE24FF" w:rsidRPr="00FE24FF">
        <w:t xml:space="preserve"> ELISA Assay (</w:t>
      </w:r>
      <w:r w:rsidR="00FE24FF">
        <w:t xml:space="preserve">Cat# </w:t>
      </w:r>
      <w:r w:rsidR="00FE24FF" w:rsidRPr="00FE24FF">
        <w:t>MGD150)</w:t>
      </w:r>
      <w:r w:rsidR="00D36726">
        <w:t xml:space="preserve"> following the manufacturer’s instructions</w:t>
      </w:r>
      <w:r w:rsidR="00FE24FF">
        <w:t>.</w:t>
      </w:r>
    </w:p>
    <w:p w14:paraId="31218879" w14:textId="12877B5A" w:rsidR="00425D66" w:rsidRPr="00425D66" w:rsidRDefault="00425D66" w:rsidP="00425D66"/>
    <w:p w14:paraId="67A77CCD" w14:textId="1F6BB132" w:rsidR="00D17276" w:rsidRDefault="00D17276" w:rsidP="00D17276"/>
    <w:p w14:paraId="01799426" w14:textId="5E066F00" w:rsidR="00D17276" w:rsidRDefault="00D17276" w:rsidP="00741B02">
      <w:pPr>
        <w:pStyle w:val="Heading2"/>
      </w:pPr>
      <w:r>
        <w:t>Mouse Weight and Body Composition</w:t>
      </w:r>
    </w:p>
    <w:p w14:paraId="535A3259" w14:textId="366DAA15" w:rsidR="00741B02" w:rsidRDefault="00741B02" w:rsidP="00D17276"/>
    <w:p w14:paraId="2822B2EF" w14:textId="2E61909B" w:rsidR="00741B02" w:rsidRDefault="00741B02" w:rsidP="00741B02">
      <w:pPr>
        <w:pStyle w:val="Heading2"/>
      </w:pPr>
      <w:r>
        <w:t>AML12 and Ketogenic Media</w:t>
      </w:r>
    </w:p>
    <w:p w14:paraId="6FF55622" w14:textId="77777777" w:rsidR="00A31956" w:rsidRPr="00A31956" w:rsidRDefault="00A31956" w:rsidP="00A31956"/>
    <w:p w14:paraId="1ABAF79F" w14:textId="33A42B59" w:rsidR="00CF2D6D" w:rsidRDefault="00496561" w:rsidP="00CF2D6D">
      <w:r>
        <w:t xml:space="preserve">AML12 cells were purchased from ATCC </w:t>
      </w:r>
      <w:r w:rsidRPr="00496561">
        <w:t>(</w:t>
      </w:r>
      <w:r w:rsidRPr="00496561">
        <w:rPr>
          <w:bCs/>
        </w:rPr>
        <w:t>Cat# CRL-2254) and grown in DMEM with 10% FBS and penicillin/streptomycin/glutamine.</w:t>
      </w:r>
      <w:r>
        <w:rPr>
          <w:bCs/>
        </w:rPr>
        <w:t xml:space="preserve">  To treat the cells we followed the protocol described in </w:t>
      </w:r>
      <w:r>
        <w:rPr>
          <w:bCs/>
        </w:rPr>
        <w:fldChar w:fldCharType="begin" w:fldLock="1"/>
      </w:r>
      <w:r w:rsidR="00A57DC9">
        <w:rPr>
          <w:bCs/>
        </w:rPr>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rPr>
          <w:bCs/>
        </w:rPr>
        <w:fldChar w:fldCharType="separate"/>
      </w:r>
      <w:r w:rsidR="006822DD" w:rsidRPr="006822DD">
        <w:rPr>
          <w:bCs/>
          <w:noProof/>
        </w:rPr>
        <w:t>(18)</w:t>
      </w:r>
      <w:r>
        <w:rPr>
          <w:bCs/>
        </w:rPr>
        <w:fldChar w:fldCharType="end"/>
      </w:r>
      <w:r>
        <w:rPr>
          <w:bCs/>
        </w:rPr>
        <w:t>.</w:t>
      </w:r>
      <w:r w:rsidR="00CF2D6D">
        <w:rPr>
          <w:bCs/>
        </w:rPr>
        <w:t xml:space="preserve">  </w:t>
      </w:r>
      <w:r w:rsidR="00CF2D6D">
        <w:t xml:space="preserve">Briefly cells were treated with fresh DMEM/FBS or DMEM without glucose or serum, but supplemented with 50 </w:t>
      </w:r>
      <w:r w:rsidR="00CF2D6D" w:rsidRPr="00CF2D6D">
        <w:rPr>
          <w:rFonts w:ascii="Symbol" w:hAnsi="Symbol"/>
        </w:rPr>
        <w:t></w:t>
      </w:r>
      <w:r w:rsidR="00CF2D6D">
        <w:t>M WY-14643 to activate PPAR</w:t>
      </w:r>
      <w:r w:rsidR="00CF2D6D" w:rsidRPr="007F1182">
        <w:rPr>
          <w:rFonts w:ascii="Symbol" w:hAnsi="Symbol"/>
        </w:rPr>
        <w:t></w:t>
      </w:r>
      <w:r w:rsidR="00CF2D6D">
        <w:t xml:space="preserve"> and 2 </w:t>
      </w:r>
      <w:proofErr w:type="spellStart"/>
      <w:r w:rsidR="00CF2D6D">
        <w:t>mM</w:t>
      </w:r>
      <w:proofErr w:type="spellEnd"/>
      <w:r w:rsidR="00CF2D6D">
        <w:t xml:space="preserve"> sodium octanoate to supply lipids for conversion to ketones.  After 48h cells were lysed and RNA was collected.</w:t>
      </w:r>
    </w:p>
    <w:p w14:paraId="3A729CA6" w14:textId="59F05608" w:rsidR="00CA1206" w:rsidRDefault="00CA1206" w:rsidP="00CF2D6D"/>
    <w:p w14:paraId="742166EA" w14:textId="0B6E09C6" w:rsidR="00CA1206" w:rsidRDefault="00CA1206" w:rsidP="00B04431">
      <w:pPr>
        <w:pStyle w:val="Heading2"/>
      </w:pPr>
      <w:r>
        <w:t>Insulin Tolerance Tests</w:t>
      </w:r>
    </w:p>
    <w:p w14:paraId="1779B6C4" w14:textId="493D763D" w:rsidR="00CA1206" w:rsidRDefault="00CA1206" w:rsidP="00CF2D6D"/>
    <w:p w14:paraId="55EDE7EA" w14:textId="2532901C" w:rsidR="00CA1206" w:rsidRPr="00741B02" w:rsidRDefault="00CA1206" w:rsidP="00CF2D6D">
      <w:r>
        <w:t xml:space="preserve">Mice were fasted for 6h </w:t>
      </w:r>
      <w:r w:rsidR="00FD57D6">
        <w:t xml:space="preserve">starting at approximately ZT2 and blood was drawn via tail vein.  Glucose was determined using an </w:t>
      </w:r>
      <w:proofErr w:type="spellStart"/>
      <w:r w:rsidR="00FD57D6">
        <w:t>Accuchek</w:t>
      </w:r>
      <w:proofErr w:type="spellEnd"/>
      <w:r w:rsidR="00FD57D6">
        <w:t xml:space="preserve"> glucometer.  Insulin (Humulin HR from Lily) was injected at 0.75 </w:t>
      </w:r>
      <w:proofErr w:type="spellStart"/>
      <w:r w:rsidR="00FD57D6">
        <w:t>mU</w:t>
      </w:r>
      <w:proofErr w:type="spellEnd"/>
      <w:r w:rsidR="00FD57D6">
        <w:t xml:space="preserve">/g of lean mass (as determined via </w:t>
      </w:r>
      <w:proofErr w:type="spellStart"/>
      <w:r w:rsidR="00FD57D6">
        <w:t>echoMRI</w:t>
      </w:r>
      <w:proofErr w:type="spellEnd"/>
      <w:r w:rsidR="00FD57D6">
        <w:t xml:space="preserve">).  Blood glucose was determined at </w:t>
      </w:r>
      <w:proofErr w:type="gramStart"/>
      <w:r w:rsidR="00FD57D6">
        <w:t>15 minute</w:t>
      </w:r>
      <w:proofErr w:type="gramEnd"/>
      <w:r w:rsidR="00FD57D6">
        <w:t xml:space="preserve"> intervals.</w:t>
      </w:r>
    </w:p>
    <w:p w14:paraId="28227492" w14:textId="77777777" w:rsidR="00B04431" w:rsidRDefault="00B04431" w:rsidP="00496561"/>
    <w:p w14:paraId="5FEC1C4F" w14:textId="73E05520" w:rsidR="007F1182" w:rsidRDefault="007F1182" w:rsidP="00B04431">
      <w:pPr>
        <w:pStyle w:val="Heading2"/>
      </w:pPr>
      <w:r>
        <w:t>Statistics</w:t>
      </w:r>
    </w:p>
    <w:p w14:paraId="5C691D93" w14:textId="47A084EA" w:rsidR="007F1182" w:rsidRDefault="007F1182" w:rsidP="00496561"/>
    <w:p w14:paraId="59027451" w14:textId="42796E45" w:rsidR="007F1182" w:rsidRPr="007F1182" w:rsidRDefault="007F1182" w:rsidP="007F1182">
      <w:pPr>
        <w:rPr>
          <w:rFonts w:ascii="Times New Roman" w:eastAsia="Times New Roman" w:hAnsi="Times New Roman" w:cs="Times New Roman"/>
        </w:rPr>
      </w:pPr>
      <w:r>
        <w:t xml:space="preserve">Statistical significance for this study was set at p=0.05.  All statistical analyses were performed using R version 3.6.2 </w:t>
      </w:r>
      <w:r>
        <w:fldChar w:fldCharType="begin" w:fldLock="1"/>
      </w:r>
      <w:r w:rsidR="00A57DC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19)","plainTextFormattedCitation":"(19)","previouslyFormattedCitation":"(19)"},"properties":{"noteIndex":0},"schema":"https://github.com/citation-style-language/schema/raw/master/csl-citation.json"}</w:instrText>
      </w:r>
      <w:r>
        <w:fldChar w:fldCharType="separate"/>
      </w:r>
      <w:r w:rsidR="00A57DC9" w:rsidRPr="00A57DC9">
        <w:rPr>
          <w:noProof/>
        </w:rPr>
        <w:t>(19)</w:t>
      </w:r>
      <w:r>
        <w:fldChar w:fldCharType="end"/>
      </w:r>
      <w:r>
        <w:t xml:space="preserve">.  </w:t>
      </w:r>
      <w:r w:rsidR="00B13BA1">
        <w:t>For longitudinal measurements</w:t>
      </w:r>
      <w:r w:rsidR="0069797E">
        <w:t xml:space="preserve">, </w:t>
      </w:r>
      <w:r w:rsidR="00B13BA1">
        <w:t xml:space="preserve"> mixed linear models were constructed</w:t>
      </w:r>
      <w:r w:rsidR="00F83986">
        <w:t xml:space="preserve"> with random intercepts</w:t>
      </w:r>
      <w:r w:rsidR="0069797E">
        <w:t xml:space="preserve"> starting at the diet change.</w:t>
      </w:r>
      <w:r w:rsidR="00B13BA1">
        <w:t xml:space="preserve">, </w:t>
      </w:r>
      <w:r w:rsidR="0069797E">
        <w:t>Significance was determined</w:t>
      </w:r>
      <w:r w:rsidR="00B13BA1">
        <w:t xml:space="preserve"> via Chi-squared tests</w:t>
      </w:r>
      <w:r w:rsidR="008231F1">
        <w:t xml:space="preserve"> between models with or without </w:t>
      </w:r>
      <w:r w:rsidR="008231F1">
        <w:lastRenderedPageBreak/>
        <w:t>the genotype or diet terms</w:t>
      </w:r>
      <w:r w:rsidR="002307F9">
        <w:t xml:space="preserve"> using the lme4 package version 1.1-21 </w:t>
      </w:r>
      <w:r w:rsidR="002307F9">
        <w:fldChar w:fldCharType="begin" w:fldLock="1"/>
      </w:r>
      <w:r w:rsidR="002307F9">
        <w:instrText>ADDIN CSL_CITATION {"citationItems":[{"id":"ITEM-1","itemData":{"DOI":"10.1177/009286150103500418","ISBN":"3900051070","ISSN":"0092-8615","abstract":"lme4: Mixed-e</w:instrText>
      </w:r>
      <w:r w:rsidR="002307F9">
        <w:rPr>
          <w:rFonts w:ascii="Cambria Math" w:hAnsi="Cambria Math" w:cs="Cambria Math"/>
        </w:rPr>
        <w:instrText>ﬀ</w:instrText>
      </w:r>
      <w:r w:rsidR="002307F9">
        <w:instrText>ects modeling with R","author":[{"dropping-particle":"","family":"Bates","given":"Douglas M","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d":{"date-parts":[["2015"]]},"page":"1-48","title":"Fitting linear mixed-effects models using lme4","type":"article-journal","volume":"67"},"uris":["http://www.mendeley.com/documents/?uuid=73581e37-c28b-4bd9-9dfd-e998f5174ad8"]}],"mendeley":{"formattedCitation":"(20)","plainTextFormattedCitation":"(20)"},"properties":{"noteIndex":0},"schema":"https://github.com/citation-style-language/schema/raw/master/csl-citation.json"}</w:instrText>
      </w:r>
      <w:r w:rsidR="002307F9">
        <w:fldChar w:fldCharType="separate"/>
      </w:r>
      <w:r w:rsidR="002307F9" w:rsidRPr="002307F9">
        <w:rPr>
          <w:noProof/>
        </w:rPr>
        <w:t>(20)</w:t>
      </w:r>
      <w:r w:rsidR="002307F9">
        <w:fldChar w:fldCharType="end"/>
      </w:r>
      <w:r w:rsidR="00B13BA1">
        <w:t>.</w:t>
      </w:r>
      <w:r>
        <w:t xml:space="preserve">  </w:t>
      </w:r>
      <w:r w:rsidR="00B551EF">
        <w:t xml:space="preserve">For experiments using both sexes, a modifying effect of sex was tested for all outcomes and reported where significant.  </w:t>
      </w:r>
      <w:r>
        <w:t xml:space="preserve">All raw data and analysis scripts can be found at </w:t>
      </w:r>
      <w:hyperlink r:id="rId5" w:history="1">
        <w:r w:rsidRPr="007F1182">
          <w:rPr>
            <w:rFonts w:ascii="Times New Roman" w:eastAsia="Times New Roman" w:hAnsi="Times New Roman" w:cs="Times New Roman"/>
            <w:color w:val="0000FF"/>
            <w:u w:val="single"/>
          </w:rPr>
          <w:t>http://bridgeslab.github.io/TissueSpecificTscKnockouts/</w:t>
        </w:r>
      </w:hyperlink>
      <w:r>
        <w:rPr>
          <w:rFonts w:ascii="Times New Roman" w:eastAsia="Times New Roman" w:hAnsi="Times New Roman" w:cs="Times New Roman"/>
        </w:rPr>
        <w:t>.</w:t>
      </w:r>
    </w:p>
    <w:p w14:paraId="7417F027" w14:textId="19B22A83" w:rsidR="007F1182" w:rsidRPr="00496561" w:rsidRDefault="007F1182" w:rsidP="00496561"/>
    <w:p w14:paraId="41CC275B" w14:textId="330F8738" w:rsidR="007C37D9" w:rsidRPr="007C37D9" w:rsidRDefault="007C37D9" w:rsidP="007C37D9"/>
    <w:p w14:paraId="10890626" w14:textId="0BE5665D" w:rsidR="00A857D5" w:rsidRDefault="00A857D5" w:rsidP="00A857D5">
      <w:pPr>
        <w:pStyle w:val="Heading1"/>
        <w:rPr>
          <w:rFonts w:eastAsia="Times New Roman"/>
          <w:shd w:val="clear" w:color="auto" w:fill="FFFFFF"/>
        </w:rPr>
      </w:pPr>
      <w:r w:rsidRPr="00A857D5">
        <w:rPr>
          <w:rFonts w:eastAsia="Times New Roman"/>
          <w:shd w:val="clear" w:color="auto" w:fill="FFFFFF"/>
        </w:rPr>
        <w:t>Results</w:t>
      </w:r>
    </w:p>
    <w:p w14:paraId="6572E7D3" w14:textId="04346C69" w:rsidR="00A2647E" w:rsidRDefault="00A2647E" w:rsidP="00A2647E"/>
    <w:p w14:paraId="1CF3B925" w14:textId="3FA22AE8" w:rsidR="00B04431" w:rsidRDefault="00B04431" w:rsidP="004E070D">
      <w:pPr>
        <w:pStyle w:val="Heading2"/>
      </w:pPr>
      <w:r>
        <w:t xml:space="preserve">GDF15 Produced in Muscle Alters Preference </w:t>
      </w:r>
      <w:r w:rsidR="009C4AB5">
        <w:t>T</w:t>
      </w:r>
      <w:r>
        <w:t>o</w:t>
      </w:r>
      <w:r w:rsidR="009C4AB5">
        <w:t>wards</w:t>
      </w:r>
      <w:r>
        <w:t xml:space="preserve"> Fatty Foods</w:t>
      </w:r>
    </w:p>
    <w:p w14:paraId="4CD20E4E" w14:textId="77777777" w:rsidR="009A702B" w:rsidRDefault="009A702B" w:rsidP="009A702B"/>
    <w:p w14:paraId="2773A1AC" w14:textId="0C087682" w:rsidR="001A281A" w:rsidRPr="00A57DC9" w:rsidRDefault="00B04431" w:rsidP="009A702B">
      <w:r>
        <w:t xml:space="preserve">Our previous work, consistent with the work of others noted that activation of mTORC1 via tissue-specific </w:t>
      </w:r>
      <w:r>
        <w:rPr>
          <w:i/>
        </w:rPr>
        <w:t>Tsc1</w:t>
      </w:r>
      <w:r>
        <w:t xml:space="preserve"> ablation results in lean mice that are resistant to diet-induced obesity </w:t>
      </w:r>
      <w:r>
        <w:fldChar w:fldCharType="begin" w:fldLock="1"/>
      </w:r>
      <w:r w:rsidR="002307F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mendeley":{"formattedCitation":"(17,21,22)","plainTextFormattedCitation":"(17,21,22)","previouslyFormattedCitation":"(17,20,21)"},"properties":{"noteIndex":0},"schema":"https://github.com/citation-style-language/schema/raw/master/csl-citation.json"}</w:instrText>
      </w:r>
      <w:r>
        <w:fldChar w:fldCharType="separate"/>
      </w:r>
      <w:r w:rsidR="002307F9" w:rsidRPr="002307F9">
        <w:rPr>
          <w:noProof/>
        </w:rPr>
        <w:t>(17,21,22)</w:t>
      </w:r>
      <w:r>
        <w:fldChar w:fldCharType="end"/>
      </w:r>
      <w:r>
        <w:t xml:space="preserve">.  To identify potential factors secreted from muscle that may drive changes in systemic physiology we used transcriptomic data filtered to identify </w:t>
      </w:r>
      <w:r w:rsidR="00215F72">
        <w:t>putatively secreted proteins</w:t>
      </w:r>
      <w:r w:rsidR="00A57DC9">
        <w:t xml:space="preserve"> based on the Human Protein Atlas annotated as secreted in blood </w:t>
      </w:r>
      <w:r w:rsidR="00A57DC9">
        <w:fldChar w:fldCharType="begin" w:fldLock="1"/>
      </w:r>
      <w:r w:rsidR="002307F9">
        <w:instrText>ADDIN CSL_CITATION {"citationItems":[{"id":"ITEM-1","itemData":{"DOI":"10.1126/science.1260419","ISSN":"10959203","PMID":"25613900","abstract":"Resolving the molecular details of proteome variation in the different tissues and organs of the human body will greatly increase our knowledge of human biology and disease. Here, we present a map of the human tissue proteome based on an integrated omics approach that involves quantitative transcriptomics at the tissue and organ level, combined with tissue microarray-based immunohistochemistry, to achieve spatial localization of proteins down to the single-cell level. Our tissue-based analysis detected more than 90% of the putative protein-coding genes.We used this approach to explore the human secretome, the membrane proteome, the druggable proteome, the cancer proteome, and the metabolic functions in 32 different tissues and organs. All the data are integrated in an interactive Web-based database that allows exploration of individual proteins, as well as navigation of global expression patterns, in all major tissues and organs in the human body.","author":[{"dropping-particle":"","family":"Uhlén","given":"Mathias","non-dropping-particle":"","parse-names":false,"suffix":""},{"dropping-particle":"","family":"Fagerberg","given":"Linn","non-dropping-particle":"","parse-names":false,"suffix":""},{"dropping-particle":"","family":"Hallström","given":"Bjö M.","non-dropping-particle":"","parse-names":false,"suffix":""},{"dropping-particle":"","family":"Lindskog","given":"Cecilia","non-dropping-particle":"","parse-names":false,"suffix":""},{"dropping-particle":"","family":"Oksvold","given":"Per","non-dropping-particle":"","parse-names":false,"suffix":""},{"dropping-particle":"","family":"Mardinoglu","given":"Adil","non-dropping-particle":"","parse-names":false,"suffix":""},{"dropping-particle":"","family":"Sivertsson","given":"Åsa","non-dropping-particle":"","parse-names":false,"suffix":""},{"dropping-particle":"","family":"Kampf","given":"Caroline","non-dropping-particle":"","parse-names":false,"suffix":""},{"dropping-particle":"","family":"Sjöstedt","given":"Evelina","non-dropping-particle":"","parse-names":false,"suffix":""},{"dropping-particle":"","family":"Asplund","given":"Anna","non-dropping-particle":"","parse-names":false,"suffix":""},{"dropping-particle":"","family":"Olsson","given":"Ing Marie","non-dropping-particle":"","parse-names":false,"suffix":""},{"dropping-particle":"","family":"Edlund","given":"Karolina","non-dropping-particle":"","parse-names":false,"suffix":""},{"dropping-particle":"","family":"Lundberg","given":"Emma","non-dropping-particle":"","parse-names":false,"suffix":""},{"dropping-particle":"","family":"Navani","given":"Sanjay","non-dropping-particle":"","parse-names":false,"suffix":""},{"dropping-particle":"","family":"Szigyarto","given":"Cristina Al Khalili","non-dropping-particle":"","parse-names":false,"suffix":""},{"dropping-particle":"","family":"Odeberg","given":"Jacob","non-dropping-particle":"","parse-names":false,"suffix":""},{"dropping-particle":"","family":"Djureinovic","given":"Dijana","non-dropping-particle":"","parse-names":false,"suffix":""},{"dropping-particle":"","family":"Takanen","given":"Jenny Ottosson","non-dropping-particle":"","parse-names":false,"suffix":""},{"dropping-particle":"","family":"Hober","given":"Sophia","non-dropping-particle":"","parse-names":false,"suffix":""},{"dropping-particle":"","family":"Alm","given":"Tove","non-dropping-particle":"","parse-names":false,"suffix":""},{"dropping-particle":"","family":"Edqvist","given":"Per Henrik","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Rockberg","given":"Johan","non-dropping-particle":"","parse-names":false,"suffix":""},{"dropping-particle":"","family":"Nilsson","given":"Peter","non-dropping-particle":"","parse-names":false,"suffix":""},{"dropping-particle":"","family":"Schwenk","given":"Jochen M.","non-dropping-particle":"","parse-names":false,"suffix":""},{"dropping-particle":"","family":"Hamsten","given":"Marica","non-dropping-particle":"","parse-names":false,"suffix":""},{"dropping-particle":"","family":"Feilitzen","given":"Kalle","non-dropping-particle":"Von","parse-names":false,"suffix":""},{"dropping-particle":"","family":"Forsberg","given":"Mattias","non-dropping-particle":"","parse-names":false,"suffix":""},{"dropping-particle":"","family":"Persson","given":"Lukas","non-dropping-particle":"","parse-names":false,"suffix":""},{"dropping-particle":"","family":"Johansson","given":"Fredric","non-dropping-particle":"","parse-names":false,"suffix":""},{"dropping-particle":"","family":"Zwahlen","given":"Martin","non-dropping-particle":"","parse-names":false,"suffix":""},{"dropping-particle":"","family":"Heijne","given":"Gunnar","non-dropping-particle":"Von","parse-names":false,"suffix":""},{"dropping-particle":"","family":"Nielsen","given":"Jens","non-dropping-particle":"","parse-names":false,"suffix":""},{"dropping-particle":"","family":"Pontén","given":"Fredrik","non-dropping-particle":"","parse-names":false,"suffix":""}],"container-title":"Science","id":"ITEM-1","issue":"6220","issued":{"date-parts":[["2015"]]},"title":"Tissue-based map of the human proteome","type":"article-journal","volume":"347"},"uris":["http://www.mendeley.com/documents/?uuid=15fc4c6e-24d4-4950-b73d-a40c2d4bc09e"]}],"mendeley":{"formattedCitation":"(23)","plainTextFormattedCitation":"(23)","previouslyFormattedCitation":"(22)"},"properties":{"noteIndex":0},"schema":"https://github.com/citation-style-language/schema/raw/master/csl-citation.json"}</w:instrText>
      </w:r>
      <w:r w:rsidR="00A57DC9">
        <w:fldChar w:fldCharType="separate"/>
      </w:r>
      <w:r w:rsidR="002307F9" w:rsidRPr="002307F9">
        <w:rPr>
          <w:noProof/>
        </w:rPr>
        <w:t>(23)</w:t>
      </w:r>
      <w:r w:rsidR="00A57DC9">
        <w:fldChar w:fldCharType="end"/>
      </w:r>
      <w:r w:rsidR="00215F72">
        <w:t xml:space="preserve">.  </w:t>
      </w:r>
      <w:r w:rsidR="00A57DC9">
        <w:t>After converting to mouse identifiers, t</w:t>
      </w:r>
      <w:r w:rsidR="00215F72">
        <w:t xml:space="preserve">his </w:t>
      </w:r>
      <w:r w:rsidR="00A57DC9">
        <w:t>nominated</w:t>
      </w:r>
      <w:r w:rsidR="00215F72">
        <w:t xml:space="preserve"> </w:t>
      </w:r>
      <w:r w:rsidR="00A57DC9" w:rsidRPr="00A57DC9">
        <w:t>1780</w:t>
      </w:r>
      <w:r w:rsidR="00A57DC9">
        <w:t xml:space="preserve"> mouse genes with secreted</w:t>
      </w:r>
      <w:r w:rsidR="00215F72">
        <w:t xml:space="preserve"> </w:t>
      </w:r>
      <w:r w:rsidR="00A57DC9">
        <w:t>peptides</w:t>
      </w:r>
      <w:r w:rsidR="00215F72">
        <w:t xml:space="preserve">, of which </w:t>
      </w:r>
      <w:r w:rsidR="00A57DC9">
        <w:t>116</w:t>
      </w:r>
      <w:r w:rsidR="00215F72">
        <w:t xml:space="preserve"> were significantly differentially expressed in </w:t>
      </w:r>
      <w:r w:rsidR="00215F72">
        <w:rPr>
          <w:i/>
        </w:rPr>
        <w:t>Tsc1</w:t>
      </w:r>
      <w:r w:rsidR="00215F72">
        <w:t xml:space="preserve"> knockout muscles (</w:t>
      </w:r>
      <w:r w:rsidR="00352A61">
        <w:t>Figure 1A, see</w:t>
      </w:r>
      <w:r w:rsidR="00215F72">
        <w:t xml:space="preserve"> Supplementary Table 1 for complete list).</w:t>
      </w:r>
      <w:r w:rsidR="00352A61">
        <w:t xml:space="preserve"> </w:t>
      </w:r>
      <w:r w:rsidR="00A57DC9">
        <w:t>T</w:t>
      </w:r>
      <w:r w:rsidR="00352A61">
        <w:t xml:space="preserve">he most significantly altered genes was GDF15, which was </w:t>
      </w:r>
      <w:r w:rsidR="009A702B">
        <w:t xml:space="preserve">upregulated </w:t>
      </w:r>
      <w:proofErr w:type="gramStart"/>
      <w:r w:rsidR="009A702B">
        <w:t>46 fold</w:t>
      </w:r>
      <w:proofErr w:type="gramEnd"/>
      <w:r w:rsidR="00A465AF">
        <w:t xml:space="preserve"> at the mRNA level</w:t>
      </w:r>
      <w:r w:rsidR="009A702B">
        <w:t xml:space="preserve"> (adjusted p-</w:t>
      </w:r>
      <w:r w:rsidR="009A702B" w:rsidRPr="00AA75A4">
        <w:t xml:space="preserve">value </w:t>
      </w:r>
      <w:r w:rsidR="009A702B" w:rsidRPr="00AA75A4">
        <w:rPr>
          <w:rFonts w:eastAsia="Times New Roman" w:cs="Times New Roman"/>
          <w:color w:val="333333"/>
          <w:shd w:val="clear" w:color="auto" w:fill="FFFFFF"/>
        </w:rPr>
        <w:t>8.2</w:t>
      </w:r>
      <w:r w:rsidR="00903DAE">
        <w:rPr>
          <w:rFonts w:eastAsia="Times New Roman" w:cs="Times New Roman"/>
          <w:color w:val="333333"/>
          <w:shd w:val="clear" w:color="auto" w:fill="FFFFFF"/>
        </w:rPr>
        <w:t xml:space="preserve"> x</w:t>
      </w:r>
      <w:r w:rsidR="009A702B" w:rsidRPr="00AA75A4">
        <w:rPr>
          <w:rFonts w:eastAsia="Times New Roman" w:cs="Times New Roman"/>
          <w:color w:val="333333"/>
          <w:shd w:val="clear" w:color="auto" w:fill="FFFFFF"/>
        </w:rPr>
        <w:t xml:space="preserve"> 10</w:t>
      </w:r>
      <w:r w:rsidR="009A702B" w:rsidRPr="00AA75A4">
        <w:rPr>
          <w:rFonts w:eastAsia="Times New Roman" w:cs="Times New Roman"/>
          <w:color w:val="333333"/>
          <w:shd w:val="clear" w:color="auto" w:fill="FFFFFF"/>
          <w:vertAlign w:val="superscript"/>
        </w:rPr>
        <w:t>-12</w:t>
      </w:r>
      <w:r w:rsidR="009A702B" w:rsidRPr="00AA75A4">
        <w:rPr>
          <w:rFonts w:eastAsia="Times New Roman" w:cs="Times New Roman"/>
          <w:color w:val="333333"/>
          <w:shd w:val="clear" w:color="auto" w:fill="FFFFFF"/>
        </w:rPr>
        <w:t xml:space="preserve">).  </w:t>
      </w:r>
      <w:r w:rsidR="00AA75A4" w:rsidRPr="00A57DC9">
        <w:rPr>
          <w:rFonts w:eastAsia="Times New Roman" w:cs="Times New Roman"/>
          <w:color w:val="000000" w:themeColor="text1"/>
          <w:shd w:val="clear" w:color="auto" w:fill="FFFFFF"/>
        </w:rPr>
        <w:t>To test if this</w:t>
      </w:r>
      <w:r w:rsidR="00A57DC9">
        <w:rPr>
          <w:rFonts w:eastAsia="Times New Roman" w:cs="Times New Roman"/>
          <w:color w:val="000000" w:themeColor="text1"/>
          <w:shd w:val="clear" w:color="auto" w:fill="FFFFFF"/>
        </w:rPr>
        <w:t xml:space="preserve"> induction of muscle GDF15 transcription</w:t>
      </w:r>
      <w:r w:rsidR="00AA75A4" w:rsidRPr="00A57DC9">
        <w:rPr>
          <w:rFonts w:eastAsia="Times New Roman" w:cs="Times New Roman"/>
          <w:color w:val="000000" w:themeColor="text1"/>
          <w:shd w:val="clear" w:color="auto" w:fill="FFFFFF"/>
        </w:rPr>
        <w:t xml:space="preserve"> had an impact on circulating levels we performed ELISA assays on the blood from muscle </w:t>
      </w:r>
      <w:r w:rsidR="00AA75A4" w:rsidRPr="00A57DC9">
        <w:rPr>
          <w:rFonts w:eastAsia="Times New Roman" w:cs="Times New Roman"/>
          <w:i/>
          <w:color w:val="000000" w:themeColor="text1"/>
          <w:shd w:val="clear" w:color="auto" w:fill="FFFFFF"/>
        </w:rPr>
        <w:t>Tsc1</w:t>
      </w:r>
      <w:r w:rsidR="00AA75A4" w:rsidRPr="00A57DC9">
        <w:rPr>
          <w:rFonts w:eastAsia="Times New Roman" w:cs="Times New Roman"/>
          <w:color w:val="000000" w:themeColor="text1"/>
          <w:shd w:val="clear" w:color="auto" w:fill="FFFFFF"/>
        </w:rPr>
        <w:t xml:space="preserve"> knockout animals and found </w:t>
      </w:r>
      <w:proofErr w:type="gramStart"/>
      <w:r w:rsidR="00AA75A4" w:rsidRPr="00A57DC9">
        <w:rPr>
          <w:rFonts w:eastAsia="Times New Roman" w:cs="Times New Roman"/>
          <w:color w:val="000000" w:themeColor="text1"/>
          <w:shd w:val="clear" w:color="auto" w:fill="FFFFFF"/>
        </w:rPr>
        <w:t>a</w:t>
      </w:r>
      <w:proofErr w:type="gramEnd"/>
      <w:r w:rsidR="00AA75A4" w:rsidRPr="00A57DC9">
        <w:rPr>
          <w:rFonts w:eastAsia="Times New Roman" w:cs="Times New Roman"/>
          <w:color w:val="000000" w:themeColor="text1"/>
          <w:shd w:val="clear" w:color="auto" w:fill="FFFFFF"/>
        </w:rPr>
        <w:t xml:space="preserve"> 8.7 fold increase in serum GDF15 (Figure 1B, p=4.7 x 10</w:t>
      </w:r>
      <w:r w:rsidR="00AA75A4" w:rsidRPr="00A57DC9">
        <w:rPr>
          <w:rFonts w:eastAsia="Times New Roman" w:cs="Times New Roman"/>
          <w:color w:val="000000" w:themeColor="text1"/>
          <w:shd w:val="clear" w:color="auto" w:fill="FFFFFF"/>
          <w:vertAlign w:val="superscript"/>
        </w:rPr>
        <w:t>-5</w:t>
      </w:r>
      <w:r w:rsidR="00AA75A4" w:rsidRPr="00A57DC9">
        <w:rPr>
          <w:rFonts w:eastAsia="Times New Roman" w:cs="Times New Roman"/>
          <w:color w:val="000000" w:themeColor="text1"/>
          <w:shd w:val="clear" w:color="auto" w:fill="FFFFFF"/>
        </w:rPr>
        <w:t>).</w:t>
      </w:r>
      <w:r w:rsidR="00A57DC9">
        <w:rPr>
          <w:rFonts w:eastAsia="Times New Roman" w:cs="Times New Roman"/>
          <w:color w:val="000000" w:themeColor="text1"/>
          <w:shd w:val="clear" w:color="auto" w:fill="FFFFFF"/>
        </w:rPr>
        <w:t xml:space="preserve">  This is consistent with </w:t>
      </w:r>
      <w:r w:rsidR="00B553F4">
        <w:rPr>
          <w:rFonts w:eastAsia="Times New Roman" w:cs="Times New Roman"/>
          <w:color w:val="000000" w:themeColor="text1"/>
          <w:shd w:val="clear" w:color="auto" w:fill="FFFFFF"/>
        </w:rPr>
        <w:t xml:space="preserve">a </w:t>
      </w:r>
      <w:r w:rsidR="00A57DC9">
        <w:rPr>
          <w:rFonts w:eastAsia="Times New Roman" w:cs="Times New Roman"/>
          <w:color w:val="000000" w:themeColor="text1"/>
          <w:shd w:val="clear" w:color="auto" w:fill="FFFFFF"/>
        </w:rPr>
        <w:t xml:space="preserve">prior report of muscle </w:t>
      </w:r>
      <w:r w:rsidR="00A57DC9">
        <w:rPr>
          <w:rFonts w:eastAsia="Times New Roman" w:cs="Times New Roman"/>
          <w:i/>
          <w:color w:val="000000" w:themeColor="text1"/>
          <w:shd w:val="clear" w:color="auto" w:fill="FFFFFF"/>
        </w:rPr>
        <w:t>Tsc1</w:t>
      </w:r>
      <w:r w:rsidR="00A57DC9">
        <w:rPr>
          <w:rFonts w:eastAsia="Times New Roman" w:cs="Times New Roman"/>
          <w:color w:val="000000" w:themeColor="text1"/>
          <w:shd w:val="clear" w:color="auto" w:fill="FFFFFF"/>
        </w:rPr>
        <w:t xml:space="preserve"> ablation causing induction of GDF15 in blood </w:t>
      </w:r>
      <w:r w:rsidR="00A57DC9">
        <w:rPr>
          <w:rFonts w:eastAsia="Times New Roman" w:cs="Times New Roman"/>
          <w:color w:val="000000" w:themeColor="text1"/>
          <w:shd w:val="clear" w:color="auto" w:fill="FFFFFF"/>
        </w:rPr>
        <w:fldChar w:fldCharType="begin" w:fldLock="1"/>
      </w:r>
      <w:r w:rsidR="002307F9">
        <w:rPr>
          <w:rFonts w:eastAsia="Times New Roman" w:cs="Times New Roman"/>
          <w:color w:val="000000" w:themeColor="text1"/>
          <w:shd w:val="clear" w:color="auto" w:fill="FFFFFF"/>
        </w:rPr>
        <w:instrText>ADDIN CSL_CITATION {"citationItems":[{"id":"ITEM-1","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1","issued":{"date-parts":[["2019"]]},"page":"107823","publisher":"Elsevier Ireland Ltd","title":"Serum growth differentiation factor 15 is associated with glucose metabolism in the third trimester in Chinese pregnant women","type":"article-journal"},"uris":["http://www.mendeley.com/documents/?uuid=fb1aeee1-6a59-43ef-9767-80a7b2b5ab0d"]}],"mendeley":{"formattedCitation":"(24)","plainTextFormattedCitation":"(24)","previouslyFormattedCitation":"(23)"},"properties":{"noteIndex":0},"schema":"https://github.com/citation-style-language/schema/raw/master/csl-citation.json"}</w:instrText>
      </w:r>
      <w:r w:rsidR="00A57DC9">
        <w:rPr>
          <w:rFonts w:eastAsia="Times New Roman" w:cs="Times New Roman"/>
          <w:color w:val="000000" w:themeColor="text1"/>
          <w:shd w:val="clear" w:color="auto" w:fill="FFFFFF"/>
        </w:rPr>
        <w:fldChar w:fldCharType="separate"/>
      </w:r>
      <w:r w:rsidR="002307F9" w:rsidRPr="002307F9">
        <w:rPr>
          <w:rFonts w:eastAsia="Times New Roman" w:cs="Times New Roman"/>
          <w:noProof/>
          <w:color w:val="000000" w:themeColor="text1"/>
          <w:shd w:val="clear" w:color="auto" w:fill="FFFFFF"/>
        </w:rPr>
        <w:t>(24)</w:t>
      </w:r>
      <w:r w:rsidR="00A57DC9">
        <w:rPr>
          <w:rFonts w:eastAsia="Times New Roman" w:cs="Times New Roman"/>
          <w:color w:val="000000" w:themeColor="text1"/>
          <w:shd w:val="clear" w:color="auto" w:fill="FFFFFF"/>
        </w:rPr>
        <w:fldChar w:fldCharType="end"/>
      </w:r>
      <w:r w:rsidR="00A57DC9">
        <w:rPr>
          <w:rFonts w:eastAsia="Times New Roman" w:cs="Times New Roman"/>
          <w:color w:val="000000" w:themeColor="text1"/>
          <w:shd w:val="clear" w:color="auto" w:fill="FFFFFF"/>
        </w:rPr>
        <w:t>.</w:t>
      </w:r>
    </w:p>
    <w:p w14:paraId="329B583C" w14:textId="0C94C872" w:rsidR="00E410CE" w:rsidRDefault="00E410CE" w:rsidP="009A702B">
      <w:pPr>
        <w:rPr>
          <w:rFonts w:ascii="Times New Roman" w:eastAsia="Times New Roman" w:hAnsi="Times New Roman" w:cs="Times New Roman"/>
        </w:rPr>
      </w:pPr>
    </w:p>
    <w:p w14:paraId="42DA7E4D" w14:textId="2D248D14" w:rsidR="00E410CE" w:rsidRPr="00FC680E" w:rsidRDefault="00E410CE" w:rsidP="00E410CE">
      <w:pPr>
        <w:rPr>
          <w:rFonts w:ascii="Times New Roman" w:eastAsia="Times New Roman" w:hAnsi="Times New Roman" w:cs="Times New Roman"/>
        </w:rPr>
      </w:pPr>
      <w:r>
        <w:t xml:space="preserve">Based on our recent work, injection of GDF15 reduced the preference of mice to fat, but had little impact on protein or carbohydrate intake </w:t>
      </w:r>
      <w:r>
        <w:fldChar w:fldCharType="begin" w:fldLock="1"/>
      </w:r>
      <w:r w:rsidR="00520A7E">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E410CE">
        <w:rPr>
          <w:noProof/>
        </w:rPr>
        <w:t>(12)</w:t>
      </w:r>
      <w:r>
        <w:fldChar w:fldCharType="end"/>
      </w:r>
      <w:r>
        <w:t xml:space="preserve">.  We </w:t>
      </w:r>
      <w:r w:rsidR="00903DAE">
        <w:t xml:space="preserve">therefore </w:t>
      </w:r>
      <w:r>
        <w:t xml:space="preserve">reasoned that GDF15 inductions in muscle </w:t>
      </w:r>
      <w:r w:rsidRPr="00E410CE">
        <w:rPr>
          <w:i/>
        </w:rPr>
        <w:t>Tsc1</w:t>
      </w:r>
      <w:r>
        <w:t xml:space="preserve"> knockout mice </w:t>
      </w:r>
      <w:r w:rsidRPr="00E410CE">
        <w:t>may</w:t>
      </w:r>
      <w:r>
        <w:t xml:space="preserve"> result in an aversion to high fat, low carbohydrate diets relative to low fat high carbohydrate diets.  We developed a custom pair of control </w:t>
      </w:r>
      <w:r w:rsidR="00903DAE">
        <w:t xml:space="preserve">and </w:t>
      </w:r>
      <w:r>
        <w:t xml:space="preserve">ketogenic diets, which were matched for fiber, protein and choline levels (see Table 2).  We tested whether muscle </w:t>
      </w:r>
      <w:r>
        <w:rPr>
          <w:i/>
        </w:rPr>
        <w:t>Tsc1</w:t>
      </w:r>
      <w:r>
        <w:t xml:space="preserve"> knockout mice preferred the high carbohydrate to the high fat diet</w:t>
      </w:r>
      <w:r w:rsidR="00903DAE">
        <w:t xml:space="preserve"> when given the choice of both diets</w:t>
      </w:r>
      <w:r>
        <w:t>.</w:t>
      </w:r>
      <w:r w:rsidR="00903DAE">
        <w:t xml:space="preserve">  </w:t>
      </w:r>
      <w:r w:rsidR="00103452">
        <w:t xml:space="preserve">Wild-type mice preferred the fat rich food </w:t>
      </w:r>
      <w:r w:rsidR="00CC4A50">
        <w:t xml:space="preserve">by </w:t>
      </w:r>
      <w:proofErr w:type="gramStart"/>
      <w:r w:rsidR="00CC4A50">
        <w:t>11.</w:t>
      </w:r>
      <w:r w:rsidR="00FC680E">
        <w:t>7 fold</w:t>
      </w:r>
      <w:proofErr w:type="gramEnd"/>
      <w:r w:rsidR="000A1F94">
        <w:t xml:space="preserve"> over the carbohydrate rich food</w:t>
      </w:r>
      <w:r w:rsidR="00FC680E">
        <w:t xml:space="preserve"> after adjusting for differing caloric content.  Muscle </w:t>
      </w:r>
      <w:r w:rsidR="00FC680E">
        <w:rPr>
          <w:i/>
        </w:rPr>
        <w:t>Tsc1</w:t>
      </w:r>
      <w:r w:rsidR="00FC680E">
        <w:t xml:space="preserve"> knockout mice had a much lower preference, only consuming </w:t>
      </w:r>
      <w:proofErr w:type="gramStart"/>
      <w:r w:rsidR="00FC680E">
        <w:t>2.6 fold</w:t>
      </w:r>
      <w:proofErr w:type="gramEnd"/>
      <w:r w:rsidR="00FC680E">
        <w:t xml:space="preserve"> more of the fat rich </w:t>
      </w:r>
      <w:r w:rsidR="00EF1E1B">
        <w:t>diet</w:t>
      </w:r>
      <w:r w:rsidR="00FC680E">
        <w:t xml:space="preserve">.  Together these data show that there is a functionally significant elevation of GDF15 in muscle </w:t>
      </w:r>
      <w:r w:rsidR="00FC680E">
        <w:rPr>
          <w:i/>
        </w:rPr>
        <w:t xml:space="preserve">Tsc1 </w:t>
      </w:r>
      <w:r w:rsidR="00FC680E">
        <w:t>knockout mice that results in a reduced preference to</w:t>
      </w:r>
      <w:r w:rsidR="009C4AB5">
        <w:t>wards</w:t>
      </w:r>
      <w:r w:rsidR="00FC680E">
        <w:t xml:space="preserve"> fat rich diets.</w:t>
      </w:r>
    </w:p>
    <w:p w14:paraId="58EE70A9" w14:textId="52447685" w:rsidR="00B04431" w:rsidRPr="00215F72" w:rsidRDefault="00B04431" w:rsidP="00B04431"/>
    <w:p w14:paraId="11B2B401" w14:textId="77777777" w:rsidR="00B04431" w:rsidRPr="00B04431" w:rsidRDefault="00B04431" w:rsidP="00B04431"/>
    <w:p w14:paraId="7A94C57D" w14:textId="5B4C660C" w:rsidR="00A2647E" w:rsidRDefault="00A2647E" w:rsidP="004E070D">
      <w:pPr>
        <w:pStyle w:val="Heading2"/>
      </w:pPr>
      <w:r>
        <w:t>GDF15 Is Induced on Mice Fed a Ketogenic Diet</w:t>
      </w:r>
    </w:p>
    <w:p w14:paraId="75CEAF92" w14:textId="179891E7" w:rsidR="007C37D9" w:rsidRDefault="007C37D9" w:rsidP="007C37D9"/>
    <w:p w14:paraId="532211B9" w14:textId="41BBB4B2" w:rsidR="007C37D9" w:rsidRPr="007C37D9" w:rsidRDefault="00D23940" w:rsidP="003E4C58">
      <w:r>
        <w:lastRenderedPageBreak/>
        <w:t xml:space="preserve">Based on the inductions of GDF15 and </w:t>
      </w:r>
      <w:r w:rsidR="00E129E7">
        <w:t xml:space="preserve">the reduced </w:t>
      </w:r>
      <w:r>
        <w:t xml:space="preserve">preference towards diets high in fat, we </w:t>
      </w:r>
      <w:r w:rsidR="00980612">
        <w:t xml:space="preserve">next tested whether </w:t>
      </w:r>
      <w:r w:rsidR="00E129E7">
        <w:t xml:space="preserve">circulating </w:t>
      </w:r>
      <w:r w:rsidR="00980612">
        <w:t xml:space="preserve">GDF15 was affected when mice were placed on control or ketogenic diets.  We randomized cages of </w:t>
      </w:r>
      <w:r w:rsidR="00E129E7">
        <w:t xml:space="preserve">A/J </w:t>
      </w:r>
      <w:r w:rsidR="00980612">
        <w:t xml:space="preserve">mice starting at 10 weeks of age on to one or other of these diets and measured their body </w:t>
      </w:r>
      <w:r w:rsidR="00D06B47">
        <w:t xml:space="preserve">weights and </w:t>
      </w:r>
      <w:r w:rsidR="00980612">
        <w:t xml:space="preserve">composition for </w:t>
      </w:r>
      <w:r w:rsidR="00F56AE8">
        <w:t>three</w:t>
      </w:r>
      <w:r w:rsidR="00980612">
        <w:t xml:space="preserve"> weeks. </w:t>
      </w:r>
      <w:r w:rsidR="00CC716A">
        <w:t>We observed that the mice on the ketogenic diets had reduced body weight and lean mass</w:t>
      </w:r>
      <w:r w:rsidR="006A59A5">
        <w:t xml:space="preserve"> </w:t>
      </w:r>
      <w:r w:rsidR="002606BA">
        <w:t>over the first two weeks of diet that recovered by week three</w:t>
      </w:r>
      <w:r w:rsidR="00D06B47">
        <w:t xml:space="preserve"> </w:t>
      </w:r>
      <w:r w:rsidR="006A59A5">
        <w:t>(Figures 1A-</w:t>
      </w:r>
      <w:r w:rsidR="002606BA">
        <w:t>B</w:t>
      </w:r>
      <w:r w:rsidR="006A59A5">
        <w:t>)</w:t>
      </w:r>
      <w:r w:rsidR="00AE5470">
        <w:t xml:space="preserve">, and modest reductions in fat mass </w:t>
      </w:r>
      <w:r w:rsidR="00B13BA1">
        <w:t>(Figure 1C)</w:t>
      </w:r>
      <w:r w:rsidR="00C1772E">
        <w:t xml:space="preserve">.  </w:t>
      </w:r>
      <w:r w:rsidR="00D17276">
        <w:t xml:space="preserve">We </w:t>
      </w:r>
      <w:r w:rsidR="00DA6600">
        <w:t>confirmed</w:t>
      </w:r>
      <w:r w:rsidR="00D17276">
        <w:t xml:space="preserve"> elevations of blood ketone </w:t>
      </w:r>
      <w:r w:rsidR="003E4C58">
        <w:t xml:space="preserve">body </w:t>
      </w:r>
      <w:r w:rsidR="00D17276">
        <w:t xml:space="preserve">levels after </w:t>
      </w:r>
      <w:r w:rsidR="003E4C58">
        <w:t>three</w:t>
      </w:r>
      <w:r w:rsidR="00D17276">
        <w:t xml:space="preserve"> weeks of ketogenic diet</w:t>
      </w:r>
      <w:r w:rsidR="003E4C58">
        <w:t xml:space="preserve"> with </w:t>
      </w:r>
      <w:proofErr w:type="gramStart"/>
      <w:r w:rsidR="003E4C58">
        <w:t>11.8 and 10.4 fold</w:t>
      </w:r>
      <w:proofErr w:type="gramEnd"/>
      <w:r w:rsidR="003E4C58">
        <w:t xml:space="preserve"> induction of total ketone bodies in male and female mice respectively relative to control diets (p&lt;0.001, Figure 1</w:t>
      </w:r>
      <w:r w:rsidR="00126906">
        <w:t>D</w:t>
      </w:r>
      <w:r w:rsidR="003E4C58">
        <w:t xml:space="preserve">).  </w:t>
      </w:r>
      <w:r w:rsidR="00B15357">
        <w:t xml:space="preserve">To test whether GDF15 was altered in the blood of these mice at three weeks, </w:t>
      </w:r>
      <w:proofErr w:type="gramStart"/>
      <w:r w:rsidR="00B15357">
        <w:t xml:space="preserve">we </w:t>
      </w:r>
      <w:r w:rsidR="00A72A84">
        <w:t xml:space="preserve"> </w:t>
      </w:r>
      <w:r w:rsidR="00B15357">
        <w:t>performed</w:t>
      </w:r>
      <w:proofErr w:type="gramEnd"/>
      <w:r w:rsidR="00B15357">
        <w:t xml:space="preserve"> ELISA assays from serum.  After adjusting for sex, we found a 59% increase in GDF15 (p=</w:t>
      </w:r>
      <w:r w:rsidR="00900476">
        <w:t>0.033</w:t>
      </w:r>
      <w:r w:rsidR="005504A6">
        <w:t>, Figure 1E</w:t>
      </w:r>
      <w:bookmarkStart w:id="0" w:name="_GoBack"/>
      <w:bookmarkEnd w:id="0"/>
      <w:r w:rsidR="00900476">
        <w:t>) in mice fed a ketogenic diet.</w:t>
      </w:r>
    </w:p>
    <w:p w14:paraId="782E4E1B" w14:textId="2377514E" w:rsidR="00A2647E" w:rsidRDefault="00A2647E" w:rsidP="004E070D">
      <w:pPr>
        <w:pStyle w:val="Heading2"/>
      </w:pPr>
    </w:p>
    <w:p w14:paraId="3376DB9A" w14:textId="7CD57A7A" w:rsidR="00A2647E" w:rsidRDefault="00A2647E" w:rsidP="004E070D">
      <w:pPr>
        <w:pStyle w:val="Heading2"/>
      </w:pPr>
      <w:r>
        <w:t xml:space="preserve">Induction of Hepatic GDF15 </w:t>
      </w:r>
      <w:r w:rsidR="004E070D">
        <w:t>Occurs with Activation of the</w:t>
      </w:r>
      <w:r>
        <w:t xml:space="preserve"> Integrated Stress Response</w:t>
      </w:r>
    </w:p>
    <w:p w14:paraId="24C8961B" w14:textId="3E33570F" w:rsidR="00D60CFE" w:rsidRDefault="00D60CFE" w:rsidP="00D60CFE"/>
    <w:p w14:paraId="5563DA94" w14:textId="1B3176A5" w:rsidR="00D60CFE" w:rsidRPr="007C37D9" w:rsidRDefault="00D60CFE" w:rsidP="00D60CFE">
      <w:r>
        <w:t xml:space="preserve">While GDF15 is likely made in many tissues, due to the key role of the liver in responses to ketogenic diets, we examined liver mRNA expression and found a similar XXX in both male and female mice.  </w:t>
      </w:r>
    </w:p>
    <w:p w14:paraId="529FBEB4" w14:textId="77777777" w:rsidR="00D60CFE" w:rsidRPr="00D60CFE" w:rsidRDefault="00D60CFE" w:rsidP="00D60CFE"/>
    <w:p w14:paraId="50EF9AFE" w14:textId="5000CD0B" w:rsidR="00741B02" w:rsidRDefault="00741B02" w:rsidP="00741B02"/>
    <w:p w14:paraId="49C7081F" w14:textId="7B1932F0" w:rsidR="00741B02" w:rsidRPr="00741B02" w:rsidRDefault="00741B02" w:rsidP="00741B02">
      <w:r>
        <w:t xml:space="preserve">To test whether hepatocytes were able to produce GDF15 under ketogenic conditions we treated AML12 cells with control or ketogenic media as described in </w:t>
      </w:r>
      <w:r>
        <w:fldChar w:fldCharType="begin" w:fldLock="1"/>
      </w:r>
      <w:r w:rsidR="00A57DC9">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fldChar w:fldCharType="separate"/>
      </w:r>
      <w:r w:rsidR="006822DD" w:rsidRPr="006822DD">
        <w:rPr>
          <w:noProof/>
        </w:rPr>
        <w:t>(18)</w:t>
      </w:r>
      <w:r>
        <w:fldChar w:fldCharType="end"/>
      </w:r>
      <w:r w:rsidR="00CF2D6D">
        <w:t xml:space="preserve">.  </w:t>
      </w:r>
    </w:p>
    <w:p w14:paraId="55A37BDA" w14:textId="43F2E0D7" w:rsidR="00A2647E" w:rsidRDefault="00A2647E" w:rsidP="007C37D9"/>
    <w:p w14:paraId="110AA006" w14:textId="77777777" w:rsidR="007C37D9" w:rsidRPr="007C37D9" w:rsidRDefault="007C37D9" w:rsidP="007C37D9"/>
    <w:p w14:paraId="73C7692D" w14:textId="21366A5C" w:rsidR="00A2647E" w:rsidRDefault="00A2647E" w:rsidP="004E070D">
      <w:pPr>
        <w:pStyle w:val="Heading2"/>
      </w:pPr>
      <w:r>
        <w:t>Ablation of GDF15 Results in Weight Gain and Increased Energy Intake on a Ketogenic Diet</w:t>
      </w:r>
    </w:p>
    <w:p w14:paraId="3F9AFE26" w14:textId="69EEC410" w:rsidR="005C1BF6" w:rsidRDefault="005C1BF6" w:rsidP="005C1BF6"/>
    <w:p w14:paraId="07E488C9" w14:textId="17C562C1" w:rsidR="005C1BF6" w:rsidRDefault="005C1BF6" w:rsidP="005C1BF6">
      <w:r>
        <w:t xml:space="preserve">While the above studies describe induction of GDF15 under ketogenic conditions, they do not evaluate if this hormone plays a physiological role.  To test </w:t>
      </w:r>
      <w:proofErr w:type="gramStart"/>
      <w:r>
        <w:t>this</w:t>
      </w:r>
      <w:proofErr w:type="gramEnd"/>
      <w:r>
        <w:t xml:space="preserve"> we </w:t>
      </w:r>
      <w:r w:rsidR="003B560C">
        <w:t>placed</w:t>
      </w:r>
      <w:r>
        <w:t xml:space="preserve"> male and female wild-type and </w:t>
      </w:r>
      <w:r w:rsidRPr="005C1BF6">
        <w:rPr>
          <w:i/>
        </w:rPr>
        <w:t>Gdf15</w:t>
      </w:r>
      <w:r>
        <w:t xml:space="preserve"> knockout mice on normal chow diets, followed by placing mice on KD at 10 weeks of age.  We observed XXX</w:t>
      </w:r>
      <w:r w:rsidR="003B560C">
        <w:t xml:space="preserve"> changes in body weight and lean mass but an increase in fat mass (Figures 3A-C).  Consistent with increases in fat mass, we observed XXX (Figure 3D)</w:t>
      </w:r>
    </w:p>
    <w:p w14:paraId="32EA1DA2" w14:textId="5A7F8B7E" w:rsidR="00C70284" w:rsidRDefault="00C70284" w:rsidP="005C1BF6"/>
    <w:p w14:paraId="6A175117" w14:textId="53C73150" w:rsidR="00C70284" w:rsidRPr="005C1BF6" w:rsidRDefault="00C70284" w:rsidP="005C1BF6">
      <w:r>
        <w:t xml:space="preserve">To determine if there was any impact on insulin sensitivity in </w:t>
      </w:r>
      <w:r w:rsidR="009A2992">
        <w:t xml:space="preserve">wild-type and </w:t>
      </w:r>
      <w:r w:rsidR="00E43D02" w:rsidRPr="00E43D02">
        <w:rPr>
          <w:i/>
        </w:rPr>
        <w:t>Gdf15</w:t>
      </w:r>
      <w:r w:rsidR="009A2992">
        <w:t xml:space="preserve"> knockout</w:t>
      </w:r>
      <w:r>
        <w:t xml:space="preserve"> mice </w:t>
      </w:r>
      <w:r w:rsidR="009A2992">
        <w:t xml:space="preserve">on a ketogenic diet </w:t>
      </w:r>
      <w:r>
        <w:t xml:space="preserve">we performed insulin tolerance tests </w:t>
      </w:r>
      <w:r w:rsidR="009A2992">
        <w:t xml:space="preserve">after two weeks of diet </w:t>
      </w:r>
      <w:r>
        <w:t xml:space="preserve">and monitored changes in blood glucose.  After a 6h fast we noted </w:t>
      </w:r>
      <w:r w:rsidR="00B55A26">
        <w:t xml:space="preserve">a sex-dependent effect on fasting glucose in </w:t>
      </w:r>
      <w:r w:rsidR="00B55A26" w:rsidRPr="00E43D02">
        <w:rPr>
          <w:i/>
        </w:rPr>
        <w:t>Gdf15</w:t>
      </w:r>
      <w:r w:rsidR="00B55A26">
        <w:t xml:space="preserve"> knockout mice on a ketogenic diet (</w:t>
      </w:r>
      <w:proofErr w:type="spellStart"/>
      <w:r w:rsidR="00B55A26">
        <w:t>p</w:t>
      </w:r>
      <w:r w:rsidR="00B55A26" w:rsidRPr="00B55A26">
        <w:rPr>
          <w:vertAlign w:val="subscript"/>
        </w:rPr>
        <w:t>interaction</w:t>
      </w:r>
      <w:proofErr w:type="spellEnd"/>
      <w:r w:rsidR="00B55A26">
        <w:t>=0.043).  Female mice had a 19% reduction in fasting blood glucose (p=0.037) while male mice had a 3% increase (p=0.62</w:t>
      </w:r>
      <w:r w:rsidR="003B560C">
        <w:t>; Figure 3E</w:t>
      </w:r>
      <w:r w:rsidR="00B55A26">
        <w:t xml:space="preserve">).  After insulin </w:t>
      </w:r>
      <w:r w:rsidR="00B55A26">
        <w:lastRenderedPageBreak/>
        <w:t xml:space="preserve">injection, there were no significant effects of Gdf15 knockout in either sex (Figure </w:t>
      </w:r>
      <w:r w:rsidR="003B560C">
        <w:t>3F</w:t>
      </w:r>
      <w:r w:rsidR="00B55A26">
        <w:t>)</w:t>
      </w:r>
      <w:r w:rsidR="0079134A">
        <w:t>.</w:t>
      </w:r>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t>Discussion</w:t>
      </w:r>
    </w:p>
    <w:p w14:paraId="70C1B1AC" w14:textId="77777777" w:rsidR="0098529C" w:rsidRDefault="0098529C" w:rsidP="0098529C">
      <w:pPr>
        <w:rPr>
          <w:shd w:val="clear" w:color="auto" w:fill="FFFFFF"/>
        </w:rPr>
      </w:pPr>
    </w:p>
    <w:p w14:paraId="4AC08B4B" w14:textId="1A0D56D9" w:rsidR="0098529C" w:rsidRDefault="0098529C" w:rsidP="0098529C">
      <w:pPr>
        <w:rPr>
          <w:shd w:val="clear" w:color="auto" w:fill="FFFFFF"/>
        </w:rPr>
      </w:pPr>
      <w:r>
        <w:rPr>
          <w:shd w:val="clear" w:color="auto" w:fill="FFFFFF"/>
        </w:rPr>
        <w:t>In this study, the</w:t>
      </w:r>
      <w:r w:rsidRPr="0098529C">
        <w:rPr>
          <w:shd w:val="clear" w:color="auto" w:fill="FFFFFF"/>
        </w:rPr>
        <w:t xml:space="preserve"> observed increases in GDF15 are relatively modest, but similar increases in GDF15 in humans are associated with pregnancy-related outcomes such as pre-eclampsia, nausea, gestational diabetes and miscarriage </w:t>
      </w:r>
      <w:r>
        <w:rPr>
          <w:shd w:val="clear" w:color="auto" w:fill="FFFFFF"/>
        </w:rPr>
        <w:fldChar w:fldCharType="begin" w:fldLock="1"/>
      </w:r>
      <w:r w:rsidR="002307F9">
        <w:rPr>
          <w:shd w:val="clear" w:color="auto" w:fill="FFFFFF"/>
        </w:rPr>
        <w:instrText>ADDIN CSL_CITATION {"citationItems":[{"id":"ITEM-1","itemData":{"DOI":"10.1161/HYPERTENSIONAHA.109.130583","ISSN":"0194911X","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id":"ITEM-1","issue":"1","issued":{"date-parts":[["2009"]]},"page":"106-112","title":"Circulating and placental growth-differentiation factor 15 in preeclampsia and in pregnancy complicated by diabetes mellitus","type":"article-journal","volume":"54"},"uris":["http://www.mendeley.com/documents/?uuid=a0a7236d-2fe8-411e-aa3a-1ad44d575555"]},{"id":"ITEM-2","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2","issued":{"date-parts":[["2019"]]},"page":"107823","publisher":"Elsevier Ireland Ltd","title":"Serum growth differentiation factor 15 is associated with glucose metabolism in the third trimester in Chinese pregnant women","type":"article-journal"},"uris":["http://www.mendeley.com/documents/?uuid=fb1aeee1-6a59-43ef-9767-80a7b2b5ab0d"]},{"id":"ITEM-3","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3","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4","itemData":{"DOI":"10.1016/S0140-6736(03)15265-8","ISSN":"01406736","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Lancet","id":"ITEM-4","issue":"9403","issued":{"date-parts":[["2004"]]},"page":"129-130","title":"Serum concentrations of macrophage inhibitory cytokine 1 (MIC 1) as a predictor of miscarriage","type":"article-journal","volume":"363"},"uris":["http://www.mendeley.com/documents/?uuid=3c69f5e6-dd3f-4c19-afe1-1090797f2034"]}],"mendeley":{"formattedCitation":"(8,24–26)","plainTextFormattedCitation":"(8,24–26)","previouslyFormattedCitation":"(8,23–25)"},"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8,24–26)</w:t>
      </w:r>
      <w:r>
        <w:rPr>
          <w:shd w:val="clear" w:color="auto" w:fill="FFFFFF"/>
        </w:rPr>
        <w:fldChar w:fldCharType="end"/>
      </w:r>
      <w:r>
        <w:rPr>
          <w:shd w:val="clear" w:color="auto" w:fill="FFFFFF"/>
        </w:rPr>
        <w:t>.</w:t>
      </w:r>
      <w:r w:rsidRPr="0098529C">
        <w:rPr>
          <w:shd w:val="clear" w:color="auto" w:fill="FFFFFF"/>
        </w:rPr>
        <w:t xml:space="preserve"> This is also the approximate magnitude of exercise-associated elevations in GDF15</w:t>
      </w:r>
      <w:r>
        <w:rPr>
          <w:shd w:val="clear" w:color="auto" w:fill="FFFFFF"/>
        </w:rPr>
        <w:t xml:space="preserve"> </w:t>
      </w:r>
      <w:r>
        <w:rPr>
          <w:shd w:val="clear" w:color="auto" w:fill="FFFFFF"/>
        </w:rPr>
        <w:fldChar w:fldCharType="begin" w:fldLock="1"/>
      </w:r>
      <w:r w:rsidR="002307F9">
        <w:rPr>
          <w:shd w:val="clear" w:color="auto" w:fill="FFFFFF"/>
        </w:rPr>
        <w:instrText>ADDIN CSL_CITATION {"citationItems":[{"id":"ITEM-1","itemData":{"DOI":"10.3109/14017431.2010.516368","ISBN":"1401-7431","ISSN":"1651-2006","PMID":"20836754","abstract":"BACKGROUND: Growth differentiation factor-15 (GDF-15) is considered to be a cardioprotective cytokine possessing antiapoptotic and antiproliferative properties. If GDF-15 plasma levels are influenced by percutanenous coronary intervention (PCI) or regular exercise training is currently not known.\\n\\nMETHODS: After successful revascularization by PCI with stent implantation 36 consecutive patients with stable angina pectoris were randomized to an exercise training program or to a control group. Patients were followed by serial measurements of GDF-15, high-sensitivity Troponin T (hsTNT) and N-terminal pro brain natriuretic peptide (NT-proBNP) levels in peripheral blood after PCI and during six months follow-up.\\n\\nRESULTS: Plasma levels of GDF-15 showed an early response to PCI with a modest, but significant increase after 30 minutes (p = 0.007) peaking three hours after PCI. Levels of hsTNT rose 5-fold from baseline to 24 hours (p &lt; 0.001) with a normalization at seven days post PCI. Changes in plasma levels of GDF-15, hsTNT and NT-proBNP were not significantly different between the training and control group during follow-up.\\n\\nCONCLUSIONS: GDF-15 levels show a modest transient increase in response to coronary intervention with stent implantation. Exercise training over six months does not affect plasma levels of GDF-15, hsTNT or NT-proBNP in patients with stable coronary artery disease.","author":[{"dropping-particle":"","family":"Munk","given":"Peter Scott","non-dropping-particle":"","parse-names":false,"suffix":""},{"dropping-particle":"","family":"Valborgland","given":"Torstein","non-dropping-particle":"","parse-names":false,"suffix":""},{"dropping-particle":"","family":"Butt","given":"Noreen","non-dropping-particle":"","parse-names":false,"suffix":""},{"dropping-particle":"","family":"Larsen","given":"Alf Inge","non-dropping-particle":"","parse-names":false,"suffix":""}],"container-title":"Scandinavian cardiovascular journal : SCJ","id":"ITEM-1","issue":"1","issued":{"date-parts":[["2011"]]},"page":"27-32","title":"Response of growth differentiation factor-15 to percutaneous coronary intervention and regular exercise training.","type":"article-journal","volume":"45"},"uris":["http://www.mendeley.com/documents/?uuid=3b553d58-500f-4407-8de6-8996945e5955"]},{"id":"ITEM-2","itemData":{"DOI":"10.3109/00365513.2014.905697","ISBN":"1502-7686 (Electronic)\\r0036-5513 (Linking)","ISSN":"15027686","PMID":"24792369","abstract":"Background. Intense training can lead to a pathophysiological change in serum concentration of a variety of biomarkers. Traditional biomarkers of cardiac injury are very useful in monitoring CVD patients, but in healthy subjects or athletes they cannot be informative enough about the cardiovascular risk, because in these cases their serum levels do not increase over the pathological limit. Therefore novel cardiovascular biomarkers are required in order to allow a better monitoring of sport performance, prediction of overtraining and diagnosis of sport-related cardiac injuries. Growth differentiation factor-15 (GDF-15) is emerging as a powerful cardiovascular injury risk indicator. In this study we investigate the effect of intense physical training of on the circulating levels of GDF-15 in rugby professional players. Methods. Serum GDF-15, Erythropoietin, IL-6, the cardiovascular parameter ST-2, NT-proBNP and routine hematological parameters were measured in a group of 30 rugby players before and after a session of intense training. Results. While ST-2, IL-6 and hsCRP displayed no significant changes after intense training, NT-proBNP and GDF-15 showed a significant increase, even without reaching the pathological level. Discussion. The measure of GDF-15 in professional rugby players could be a useful tool to monitoring their cardiovascular status during training and competition session in order to prevent the onset of collateral cardiovascular adverse event due to the intense training and, in the case of cardiac injury, it could possibly allow a very early diagnosis at the beginning of the pathogenic process.","author":[{"dropping-particle":"","family":"Galliera","given":"Emanuela","non-dropping-particle":"","parse-names":false,"suffix":""},{"dropping-particle":"","family":"Lombardi","given":"Giovanni","non-dropping-particle":"","parse-names":false,"suffix":""},{"dropping-particle":"","family":"Marazzi","given":"Monica G.","non-dropping-particle":"","parse-names":false,"suffix":""},{"dropping-particle":"","family":"Grasso","given":"Dalila","non-dropping-particle":"","parse-names":false,"suffix":""},{"dropping-particle":"","family":"Vianello","given":"Elena","non-dropping-particle":"","parse-names":false,"suffix":""},{"dropping-particle":"","family":"Pozzoni","given":"Roberto","non-dropping-particle":"","parse-names":false,"suffix":""},{"dropping-particle":"","family":"Banfi","given":"Giuseppe","non-dropping-particle":"","parse-names":false,"suffix":""},{"dropping-particle":"","family":"Corsi Romanelli","given":"Massimiliano M.","non-dropping-particle":"","parse-names":false,"suffix":""}],"container-title":"Scandinavian Journal of Clinical and Laboratory Investigation","id":"ITEM-2","issue":"6","issued":{"date-parts":[["2014"]]},"page":"492-499","title":"Acute exercise in elite rugby players increases the circulating level of the cardiovascular biomarker GDF-15","type":"article-journal","volume":"74"},"uris":["http://www.mendeley.com/documents/?uuid=7ae97071-f5b7-46f0-90a1-3cc46e638626"]},{"id":"ITEM-3","itemData":{"DOI":"10.1016/S0168-8227(16)31060-9","ISSN":"01688227","author":[{"dropping-particle":"","family":"Joung","given":"Kyong Hye","non-dropping-particle":"","parse-names":false,"suffix":""},{"dropping-particle":"","family":"Kim","given":"Ji Min","non-dropping-particle":"","parse-names":false,"suffix":""},{"dropping-particle":"","family":"Yi","given":"Hyon-Seung","non-dropping-particle":"","parse-names":false,"suffix":""},{"dropping-particle":"","family":"Lee","given":"Ju Hee","non-dropping-particle":"","parse-names":false,"suffix":""},{"dropping-particle":"","family":"Kim","given":"Koon Soon","non-dropping-particle":"","parse-names":false,"suffix":""},{"dropping-particle":"","family":"Kim","given":"Hyun Jin","non-dropping-particle":"","parse-names":false,"suffix":""},{"dropping-particle":"","family":"Shong","given":"Minho","non-dropping-particle":"","parse-names":false,"suffix":""},{"dropping-particle":"","family":"Ku","given":"Bon Jeong","non-dropping-particle":"","parse-names":false,"suffix":""}],"container-title":"Diabetes Research and Clinical Practice","id":"ITEM-3","issued":{"date-parts":[["2016","10"]]},"page":"S65-S66","publisher":"Elsevier Ireland Ltd","title":"Effects of exercise program on normal responsiveness of serum GDF15 in middle-aged women","type":"article-journal","volume":"120"},"uris":["http://www.mendeley.com/documents/?uuid=24fe4eb7-5c2e-4e61-b6b4-ab23edaabe13"]},{"id":"ITEM-4","itemData":{"DOI":"10.1016/j.molmet.2017.12.016","ISSN":"22128778","PMID":"29398617","abstract":"Objective: The growth differentiation factor 15 (GDF15) is a stress-sensitive circulating factor that regulates systemic energy balance. Since exercise is a transient physiological stress that has pleiotropic effects on whole-body energy metabolism, we herein explored the effect of exercise on a) circulating GDF15 levels and b) GDF15 release from skeletal muscle in humans. Methods: Seven healthy males either rested or exercised at 67% of their VO2maxfor 1 h and blood was sampled from the femoral artery and femoral vein before, during, and after exercise. Plasma GDF15 concentrations were determined in these samples. Results: Plasma GDF15 levels increased 34% with exercise (p &lt; 0.001) and further increased to 64% above resting values at 120 min (p &lt; 0.001) after the cessation of exercise. There was no difference between the arterial and venous GDF15 concentration before, during, and after exercise. During a resting control trial, GDF15 levels measured in the same subjects were unaltered. Conclusions: Vigorous submaximal exercise increases circulating GDF15 levels in humans, but skeletal muscle tissue does not appear to be the source.","author":[{"dropping-particle":"","family":"Kleinert","given":"Maximilian","non-dropping-particle":"","parse-names":false,"suffix":""},{"dropping-particle":"","family":"Clemmensen","given":"Christoffer","non-dropping-particle":"","parse-names":false,"suffix":""},{"dropping-particle":"","family":"Sjøberg","given":"Kim A.","non-dropping-particle":"","parse-names":false,"suffix":""},{"dropping-particle":"","family":"Carl","given":"Christian Strini","non-dropping-particle":"","parse-names":false,"suffix":""},{"dropping-particle":"","family":"Jeppesen","given":"Jacob Fuglsbjerg","non-dropping-particle":"","parse-names":false,"suffix":""},{"dropping-particle":"","family":"Wojtaszewski","given":"Jørgen F.P.","non-dropping-particle":"","parse-names":false,"suffix":""},{"dropping-particle":"","family":"Kiens","given":"Bente","non-dropping-particle":"","parse-names":false,"suffix":""},{"dropping-particle":"","family":"Richter","given":"Erik A.","non-dropping-particle":"","parse-names":false,"suffix":""}],"container-title":"Molecular Metabolism","id":"ITEM-4","issue":"January","issued":{"date-parts":[["2018"]]},"page":"187-191","publisher":"Elsevier GmbH","title":"Exercise increases circulating GDF15 in humans","type":"article-journal","volume":"9"},"uris":["http://www.mendeley.com/documents/?uuid=61e4cb4c-be22-48b1-a63a-679d36925f70"]},{"id":"ITEM-5","itemData":{"DOI":"10.1152/ajpendo.00439.2018","ISBN":"8587847910","ISSN":"0193-1849","author":[{"dropping-particle":"","family":"Zhang","given":"Hui","non-dropping-particle":"","parse-names":false,"suffix":""},{"dropping-particle":"","family":"Fealy","given":"Ciaran E.","non-dropping-particle":"","parse-names":false,"suffix":""},{"dropping-particle":"","family":"Kirwan","given":"John P.","non-dropping-particle":"","parse-names":false,"suffix":""}],"container-title":"American Journal of Physiology-Endocrinology and Metabolism","id":"ITEM-5","issued":{"date-parts":[["2019","3","12"]]},"page":"ajpendo.00439.2018","title":"Exercise Training Promotes a GDF15 Associated Reduction in Fat Mass in Older Adults with Obesity","type":"article-journal"},"uris":["http://www.mendeley.com/documents/?uuid=8d5183fe-7ffc-43e7-942a-a89d0c51cbda"]}],"mendeley":{"formattedCitation":"(27–31)","plainTextFormattedCitation":"(27–31)","previouslyFormattedCitation":"(26–30)"},"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27–31)</w:t>
      </w:r>
      <w:r>
        <w:rPr>
          <w:shd w:val="clear" w:color="auto" w:fill="FFFFFF"/>
        </w:rPr>
        <w:fldChar w:fldCharType="end"/>
      </w:r>
      <w:r w:rsidRPr="0098529C">
        <w:rPr>
          <w:shd w:val="clear" w:color="auto" w:fill="FFFFFF"/>
        </w:rPr>
        <w:t xml:space="preserve"> </w:t>
      </w:r>
    </w:p>
    <w:p w14:paraId="134B9890" w14:textId="77777777" w:rsidR="0098529C" w:rsidRDefault="0098529C" w:rsidP="0098529C">
      <w:pPr>
        <w:rPr>
          <w:shd w:val="clear" w:color="auto" w:fill="FFFFFF"/>
        </w:rPr>
      </w:pPr>
    </w:p>
    <w:p w14:paraId="4EBCF959" w14:textId="549D603B" w:rsidR="00A857D5" w:rsidRDefault="0098529C" w:rsidP="0098529C">
      <w:pPr>
        <w:rPr>
          <w:shd w:val="clear" w:color="auto" w:fill="FFFFFF"/>
        </w:rPr>
      </w:pPr>
      <w:r w:rsidRPr="0098529C">
        <w:rPr>
          <w:shd w:val="clear" w:color="auto" w:fill="FFFFFF"/>
        </w:rPr>
        <w:t xml:space="preserve">There are mixed data on the effects of hypercaloric diets in </w:t>
      </w:r>
      <w:r w:rsidRPr="0098529C">
        <w:rPr>
          <w:i/>
          <w:shd w:val="clear" w:color="auto" w:fill="FFFFFF"/>
        </w:rPr>
        <w:t>Gdf15</w:t>
      </w:r>
      <w:r>
        <w:rPr>
          <w:shd w:val="clear" w:color="auto" w:fill="FFFFFF"/>
        </w:rPr>
        <w:t xml:space="preserve"> </w:t>
      </w:r>
      <w:r w:rsidRPr="0098529C">
        <w:rPr>
          <w:shd w:val="clear" w:color="auto" w:fill="FFFFFF"/>
        </w:rPr>
        <w:t xml:space="preserve">or </w:t>
      </w:r>
      <w:proofErr w:type="spellStart"/>
      <w:r w:rsidRPr="0098529C">
        <w:rPr>
          <w:i/>
          <w:shd w:val="clear" w:color="auto" w:fill="FFFFFF"/>
        </w:rPr>
        <w:t>Gfral</w:t>
      </w:r>
      <w:proofErr w:type="spellEnd"/>
      <w:r w:rsidRPr="0098529C">
        <w:rPr>
          <w:shd w:val="clear" w:color="auto" w:fill="FFFFFF"/>
        </w:rPr>
        <w:t xml:space="preserve"> knockout mice with some papers showing hyperphagia and weight gain </w:t>
      </w:r>
      <w:r>
        <w:rPr>
          <w:shd w:val="clear" w:color="auto" w:fill="FFFFFF"/>
        </w:rPr>
        <w:fldChar w:fldCharType="begin" w:fldLock="1"/>
      </w:r>
      <w:r w:rsidR="002307F9">
        <w:rPr>
          <w:shd w:val="clear" w:color="auto" w:fill="FFFFFF"/>
        </w:rPr>
        <w:instrText>ADDIN CSL_CITATION {"citationItems":[{"id":"ITEM-1","itemData":{"DOI":"10.1038/nm.4392","ISBN":"1546-170X (Electronic) 1078-8956 (Linking)","ISSN":"1078-8956","PMID":"28846097","abstract":"Growth differentiation factor 15 (GDF15), a distant member of the transforming growth factor (TGF)-β family, is a secreted protein that circulates as a 25-kDa dimer. In humans, elevated GDF15 correlates with weight loss, and the administration of GDF15 to mice with obesity reduces body weight, at least in part, by decreasing food intake. The mechanisms through which GDF15 reduces body weight remain poorly understood, because the cognate receptor for GDF15 is unknown. Here we show that recombinant GDF15 induces weight loss in mice fed a high-fat diet and in nonhuman primates with spontaneous obesity. Furthermore, we find that GDF15 binds with high affinity to GDNF family receptor α-like (GFRAL), a distant relative of receptors for a distinct class of the TGF-β superfamily ligands. Gfral is expressed in neurons of the area postrema and nucleus of the solitary tract in mice and humans, and genetic deletion of the receptor abrogates the ability of GDF15 to decrease food intake and body weight in mice. In addition, diet-induced obesity and insulin resistance are exacerbated in GFRAL-deficient mice, suggesting a homeostatic role for this receptor in metabolism. Finally, we demonstrate that GDF15-induced cell signaling requires the interaction of GFRAL with the coreceptor RET. Our data identify GFRAL as a new regulator of body weight and as the bona fide receptor mediating the metabolic effects of GDF15, enabling a more comprehensive assessment of GDF15 as a potential pharmacotherapy for the treatment of obesity.","author":[{"dropping-particle":"","family":"Mullican","given":"Shannon E.","non-dropping-particle":"","parse-names":false,"suffix":""},{"dropping-particle":"","family":"Lin-Schmidt","given":"Xiefan","non-dropping-particle":"","parse-names":false,"suffix":""},{"dropping-particle":"","family":"Chin","given":"Chen-Ni","non-dropping-particle":"","parse-names":false,"suffix":""},{"dropping-particle":"","family":"Chavez","given":"Jose A.","non-dropping-particle":"","parse-names":false,"suffix":""},{"dropping-particle":"","family":"Furman","given":"Jennifer L.","non-dropping-particle":"","parse-names":false,"suffix":""},{"dropping-particle":"","family":"Armstrong","given":"Anthony A.","non-dropping-particle":"","parse-names":false,"suffix":""},{"dropping-particle":"","family":"Beck","given":"Stephen C.","non-dropping-particle":"","parse-names":false,"suffix":""},{"dropping-particle":"","family":"South","given":"Victoria J.","non-dropping-particle":"","parse-names":false,"suffix":""},{"dropping-particle":"","family":"Dinh","given":"Thai Q.","non-dropping-particle":"","parse-names":false,"suffix":""},{"dropping-particle":"","family":"Cash-Mason","given":"Tanesha D.","non-dropping-particle":"","parse-names":false,"suffix":""},{"dropping-particle":"","family":"Cavanaugh","given":"Cassandre R.","non-dropping-particle":"","parse-names":false,"suffix":""},{"dropping-particle":"","family":"Nelson","given":"Serena","non-dropping-particle":"","parse-names":false,"suffix":""},{"dropping-particle":"","family":"Huang","given":"Chichi","non-dropping-particle":"","parse-names":false,"suffix":""},{"dropping-particle":"","family":"Hunter","given":"Michael J.","non-dropping-particle":"","parse-names":false,"suffix":""},{"dropping-particle":"","family":"Rangwala","given":"Shamina M.","non-dropping-particle":"","parse-names":false,"suffix":""}],"container-title":"Nature Medicine","id":"ITEM-1","issue":"10","issued":{"date-parts":[["2017","8","28"]]},"page":"1150-1157","title":"GFRAL is the receptor for GDF15 and the ligand promotes weight loss in mice and nonhuman primates","type":"article-journal","volume":"23"},"uris":["http://www.mendeley.com/documents/?uuid=cffeba4a-1f1f-4bb9-bda9-dc8a47a91a15"]},{"id":"ITEM-2","itemData":{"DOI":"10.1038/nature24042","ISSN":"14764687","abstract":"© 2017 Macmillan Publishers Limited, part of Springer Nature. All rights reserved. Under homeostatic conditions, animals use well-defined hypothalamic neural circuits to help maintain stable body weight, by integrating metabolic and hormonal signals from the periphery to balance food consumption and energy expenditure. In stressed or disease conditions, however, animals use alternative neuronal pathways to adapt to the metabolic challenges of altered energy demand. Recent studies have identified brain areas outside the hypothalamus that are activated under these 'non-homeostatic' conditions,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 GDF15 levels increase in response to tissue stress and injury, and elevated levels are associated with body weight loss in numerous chronic human diseases.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author":[{"dropping-particle":"","family":"Hsu","given":"Jer Yuan","non-dropping-particle":"","parse-names":false,"suffix":""},{"dropping-particle":"","family":"Crawley","given":"Suzanne","non-dropping-particle":"","parse-names":false,"suffix":""},{"dropping-particle":"","family":"Chen","given":"Michael","non-dropping-particle":"","parse-names":false,"suffix":""},{"dropping-particle":"","family":"Ayupova","given":"Dina A.","non-dropping-particle":"","parse-names":false,"suffix":""},{"dropping-particle":"","family":"Lindhout","given":"Darrin A.","non-dropping-particle":"","parse-names":false,"suffix":""},{"dropping-particle":"","family":"Higbee","given":"Jared","non-dropping-particle":"","parse-names":false,"suffix":""},{"dropping-particle":"","family":"Kutach","given":"Alan","non-dropping-particle":"","parse-names":false,"suffix":""},{"dropping-particle":"","family":"Joo","given":"William","non-dropping-particle":"","parse-names":false,"suffix":""},{"dropping-particle":"","family":"Gao","given":"Zhengyu","non-dropping-particle":"","parse-names":false,"suffix":""},{"dropping-particle":"","family":"Fu","given":"Diana","non-dropping-particle":"","parse-names":false,"suffix":""},{"dropping-particle":"","family":"To","given":"Carmen","non-dropping-particle":"","parse-names":false,"suffix":""},{"dropping-particle":"","family":"Mondal","given":"Kalyani","non-dropping-particle":"","parse-names":false,"suffix":""},{"dropping-particle":"","family":"Li","given":"Betty","non-dropping-particle":"","parse-names":false,"suffix":""},{"dropping-particle":"","family":"Kekatpure","given":"Avantika","non-dropping-particle":"","parse-names":false,"suffix":""},{"dropping-particle":"","family":"Wang","given":"Marilyn","non-dropping-particle":"","parse-names":false,"suffix":""},{"dropping-particle":"","family":"Laird","given":"Teresa","non-dropping-particle":"","parse-names":false,"suffix":""},{"dropping-particle":"","family":"Horner","given":"Geoffrey","non-dropping-particle":"","parse-names":false,"suffix":""},{"dropping-particle":"","family":"Chan","given":"Jackie","non-dropping-particle":"","parse-names":false,"suffix":""},{"dropping-particle":"","family":"Mcentee","given":"Michele","non-dropping-particle":"","parse-names":false,"suffix":""},{"dropping-particle":"","family":"Lopez","given":"Manuel","non-dropping-particle":"","parse-names":false,"suffix":""},{"dropping-particle":"","family":"Lakshminarasimhan","given":"Damodharan","non-dropping-particle":"","parse-names":false,"suffix":""},{"dropping-particle":"","family":"White","given":"Andre","non-dropping-particle":"","parse-names":false,"suffix":""},{"dropping-particle":"","family":"Wang","given":"Sheng Ping","non-dropping-particle":"","parse-names":false,"suffix":""},{"dropping-particle":"","family":"Yao","given":"Jun","non-dropping-particle":"","parse-names":false,"suffix":""},{"dropping-particle":"","family":"Yie","given":"Junming","non-dropping-particle":"","parse-names":false,"suffix":""},{"dropping-particle":"","family":"Matern","given":"Hugo","non-dropping-particle":"","parse-names":false,"suffix":""},{"dropping-particle":"","family":"Solloway","given":"Mark","non-dropping-particle":"","parse-names":false,"suffix":""},{"dropping-particle":"","family":"Haldankar","given":"Raj","non-dropping-particle":"","parse-names":false,"suffix":""},{"dropping-particle":"","family":"Parsons","given":"Thomas","non-dropping-particle":"","parse-names":false,"suffix":""},{"dropping-particle":"","family":"Tang","given":"Jie","non-dropping-particle":"","parse-names":false,"suffix":""},{"dropping-particle":"","family":"Shen","given":"Wenyan D.","non-dropping-particle":"","parse-names":false,"suffix":""},{"dropping-particle":"","family":"Chen","given":"Yu Alice","non-dropping-particle":"","parse-names":false,"suffix":""},{"dropping-particle":"","family":"Tian","given":"Hui","non-dropping-particle":"","parse-names":false,"suffix":""},{"dropping-particle":"","family":"Allan","given":"Bernard B.","non-dropping-particle":"","parse-names":false,"suffix":""}],"container-title":"Nature","id":"ITEM-2","issue":"7675","issued":{"date-parts":[["2017"]]},"page":"255-259","publisher":"Nature Publishing Group","title":"Non-homeostatic body weight regulation through a brainstem-restricted receptor for GDF15","type":"article-journal","volume":"550"},"uris":["http://www.mendeley.com/documents/?uuid=87661c76-ea6b-4ede-8e1e-f074fbae6388"]},{"id":"ITEM-3","itemData":{"DOI":"10.1371/journal.pone.0201584","ISBN":"1111111111","ISSN":"1932-6203","author":[{"dropping-particle":"","family":"Tran","given":"Thanhvien","non-dropping-particle":"","parse-names":false,"suffix":""},{"dropping-particle":"","family":"Yang","given":"Jingping","non-dropping-particle":"","parse-names":false,"suffix":""},{"dropping-particle":"","family":"Gardner","given":"Jonitha","non-dropping-particle":"","parse-names":false,"suffix":""},{"dropping-particle":"","family":"Xiong","given":"Yumei","non-dropping-particle":"","parse-names":false,"suffix":""}],"container-title":"PLOS ONE","editor":[{"dropping-particle":"","family":"Peterson","given":"Jonathan M.","non-dropping-particle":"","parse-names":false,"suffix":""}],"id":"ITEM-3","issue":"8","issued":{"date-parts":[["2018","8","2"]]},"page":"e0201584","title":"GDF15 deficiency promotes high fat diet-induced obesity in mice","type":"article-journal","volume":"13"},"uris":["http://www.mendeley.com/documents/?uuid=644d0fde-9dcc-47b2-b061-d2968a5f9644"]},{"id":"ITEM-4","itemData":{"DOI":"10.1038/s41366-019-0365-5","ISSN":"0307-0565","author":[{"dropping-particle":"","family":"Tsai","given":"Vicky Wang-Wei","non-dropping-particle":"","parse-names":false,"suffix":""},{"dropping-particle":"","family":"Zhang","given":"Hong Ping","non-dropping-particle":"","parse-names":false,"suffix":""},{"dropping-particle":"","family":"Manandhar","given":"Rakesh","non-dropping-particle":"","parse-names":false,"suffix":""},{"dropping-particle":"","family":"Schofield","given":"Peter","non-dropping-particle":"","parse-names":false,"suffix":""},{"dropping-particle":"","family":"Christ","given":"Daniel","non-dropping-particle":"","parse-names":false,"suffix":""},{"dropping-particle":"","family":"Lee-Ng","given":"Ka Ki Michelle","non-dropping-particle":"","parse-names":false,"suffix":""},{"dropping-particle":"","family":"Lebhar","given":"Hélène","non-dropping-particle":"","parse-names":false,"suffix":""},{"dropping-particle":"","family":"Marquis","given":"Christopher Peter","non-dropping-particle":"","parse-names":false,"suffix":""},{"dropping-particle":"","family":"Husaini","given":"Yasmin","non-dropping-particle":"","parse-names":false,"suffix":""},{"dropping-particle":"","family":"Brown","given":"David A.","non-dropping-particle":"","parse-names":false,"suffix":""},{"dropping-particle":"","family":"Breit","given":"Samuel N.","non-dropping-particle":"","parse-names":false,"suffix":""}],"container-title":"International Journal of Obesity","id":"ITEM-4","issued":{"date-parts":[["2019"]]},"title":"GDF15 mediates adiposity resistance through actions on GFRAL neurons in the hindbrain AP/NTS","type":"article-journal"},"uris":["http://www.mendeley.com/documents/?uuid=60fd3388-d9df-4659-a64f-d92be8f8d882"]}],"mendeley":{"formattedCitation":"(32–35)","plainTextFormattedCitation":"(32–35)","previouslyFormattedCitation":"(31–34)"},"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32–35)</w:t>
      </w:r>
      <w:r>
        <w:rPr>
          <w:shd w:val="clear" w:color="auto" w:fill="FFFFFF"/>
        </w:rPr>
        <w:fldChar w:fldCharType="end"/>
      </w:r>
      <w:r>
        <w:rPr>
          <w:shd w:val="clear" w:color="auto" w:fill="FFFFFF"/>
        </w:rPr>
        <w:t>,</w:t>
      </w:r>
      <w:r w:rsidRPr="0098529C">
        <w:rPr>
          <w:shd w:val="clear" w:color="auto" w:fill="FFFFFF"/>
        </w:rPr>
        <w:t xml:space="preserve"> but several others showing no effect </w:t>
      </w:r>
      <w:r>
        <w:rPr>
          <w:shd w:val="clear" w:color="auto" w:fill="FFFFFF"/>
        </w:rPr>
        <w:fldChar w:fldCharType="begin" w:fldLock="1"/>
      </w:r>
      <w:r w:rsidR="002307F9">
        <w:rPr>
          <w:shd w:val="clear" w:color="auto" w:fill="FFFFFF"/>
        </w:rPr>
        <w:instrText>ADDIN CSL_CITATION {"citationItems":[{"id":"ITEM-1","itemData":{"DOI":"10.1038/nm.4393","ISBN":"1546-170X (Electronic) 1078-8956 (Linking)","ISSN":"1078-8956","PMID":"28846098","abstract":"Growth/differentiation factor 15 (GDF15), also known as MIC-1, is a distant member of the transforming growth factor-β (TGF-β) superfamily and has been implicated in various biological functions, including cancer cachexia, renal and heart failure, atherosclerosis and metabolism. A connection between GDF15 and body-weight regulation was initially suggested on the basis of an observation that increasing GDF15 levels in serum correlated with weight loss in individuals with advanced prostate cancer. In animal models, overexpression of GDF15 leads to a lean phenotype, hypophagia and other improvements in metabolic parameters, suggesting that recombinant GDF15 protein could potentially be used in the treatment of obesity and type 2 diabetes. However, the signaling and mechanism of action of GDF15 are poorly understood owing to the absence of a clearly identified cognate receptor. Here we report that GDNF-family receptor α-like (GFRAL), an orphan member of the GFR-α family, is a high-affinity receptor for GDF15. GFRAL binds to GDF15 in vitro and is required for the metabolic actions of GDF15 with respect to body weight and food intake in vivo in mice. Gfral(-/-) mice were refractory to the effects of recombinant human GDF15 on body-weight, food-intake and glucose parameters. Blocking the interaction between GDF15 and GFRAL with a monoclonal antibody prevented the metabolic effects of GDF15 in rats. Gfral mRNA is highly expressed in the area postrema of mouse, rat and monkey, in accordance with previous reports implicating this region of the brain in the metabolic actions of GDF15 (refs. 4,5,6). Together, our data demonstrate that GFRAL is a receptor for GDF15 that mediates the metabolic effects of GDF15.","author":[{"dropping-particle":"","family":"Emmerson","given":"Paul J.","non-dropping-particle":"","parse-names":false,"suffix":""},{"dropping-particle":"","family":"Wang","given":"Feng","non-dropping-particle":"","parse-names":false,"suffix":""},{"dropping-particle":"","family":"Du","given":"Yong","non-dropping-particle":"","parse-names":false,"suffix":""},{"dropping-particle":"","family":"Liu","given":"Qian","non-dropping-particle":"","parse-names":false,"suffix":""},{"dropping-particle":"","family":"Pickard","given":"Richard T.","non-dropping-particle":"","parse-names":false,"suffix":""},{"dropping-particle":"","family":"Gonciarz","given":"Malgorzata D.","non-dropping-particle":"","parse-names":false,"suffix":""},{"dropping-particle":"","family":"Coskun","given":"Tamer","non-dropping-particle":"","parse-names":false,"suffix":""},{"dropping-particle":"","family":"Hamang","given":"Matthew J.","non-dropping-particle":"","parse-names":false,"suffix":""},{"dropping-particle":"","family":"Sindelar","given":"Dana K.","non-dropping-particle":"","parse-names":false,"suffix":""},{"dropping-particle":"","family":"Ballman","given":"Kimberly K.","non-dropping-particle":"","parse-names":false,"suffix":""},{"dropping-particle":"","family":"Foltz","given":"Lisa A.","non-dropping-particle":"","parse-names":false,"suffix":""},{"dropping-particle":"","family":"Muppidi","given":"Avinash","non-dropping-particle":"","parse-names":false,"suffix":""},{"dropping-particle":"","family":"Alsina-Fernandez","given":"Jorge","non-dropping-particle":"","parse-names":false,"suffix":""},{"dropping-particle":"","family":"Barnard","given":"Gavin C.","non-dropping-particle":"","parse-names":false,"suffix":""},{"dropping-particle":"","family":"Tang","given":"Jason X.","non-dropping-particle":"","parse-names":false,"suffix":""},{"dropping-particle":"","family":"Liu","given":"Xilin","non-dropping-particle":"","parse-names":false,"suffix":""},{"dropping-particle":"","family":"Mao","given":"Xudong","non-dropping-particle":"","parse-names":false,"suffix":""},{"dropping-particle":"","family":"Siegel","given":"Robert","non-dropping-particle":"","parse-names":false,"suffix":""},{"dropping-particle":"","family":"Sloan","given":"John H.","non-dropping-particle":"","parse-names":false,"suffix":""},{"dropping-particle":"","family":"Mitchell","given":"Pamela J.","non-dropping-particle":"","parse-names":false,"suffix":""},{"dropping-particle":"","family":"Zhang","given":"Bei B.","non-dropping-particle":"","parse-names":false,"suffix":""},{"dropping-particle":"","family":"Gimeno","given":"Ruth E.","non-dropping-particle":"","parse-names":false,"suffix":""},{"dropping-particle":"","family":"Shan","given":"Bei","non-dropping-particle":"","parse-names":false,"suffix":""},{"dropping-particle":"","family":"Wu","given":"Xinle","non-dropping-particle":"","parse-names":false,"suffix":""}],"container-title":"Nature Medicine","id":"ITEM-1","issue":"10","issued":{"date-parts":[["2017","8","28"]]},"page":"1215-1219","title":"The metabolic effects of GDF15 are mediated by the orphan receptor GFRAL","type":"article-journal","volume":"23"},"uris":["http://www.mendeley.com/documents/?uuid=1ea69fe0-f8df-4dc7-b0bd-73322d8201d7"]},{"id":"ITEM-2","itemData":{"DOI":"10.1038/nm.4394","ISBN":"1546-170X (Electronic) 1078-8956 (Linking)","ISSN":"1078-8956","PMID":"28846099","abstract":"GDF15 has potent anti-obesity effects, but its receptor was unknown. GFRAL has now been identified as the receptor that mediates GDF15's effects via central actions in the hindbrain.","author":[{"dropping-particle":"","family":"Yang","given":"Linda","non-dropping-particle":"","parse-names":false,"suffix":""},{"dropping-particle":"","family":"Chang","given":"Chih-Chuan","non-dropping-particle":"","parse-names":false,"suffix":""},{"dropping-particle":"","family":"Sun","given":"Zhe","non-dropping-particle":"","parse-names":false,"suffix":""},{"dropping-particle":"","family":"Madsen","given":"Dennis","non-dropping-particle":"","parse-names":false,"suffix":""},{"dropping-particle":"","family":"Zhu","given":"Haisun","non-dropping-particle":"","parse-names":false,"suffix":""},{"dropping-particle":"","family":"Padkjær","given":"Søren B.","non-dropping-particle":"","parse-names":false,"suffix":""},{"dropping-particle":"","family":"Wu","given":"Xiaoai","non-dropping-particle":"","parse-names":false,"suffix":""},{"dropping-particle":"","family":"Huang","given":"Tao","non-dropping-particle":"","parse-names":false,"suffix":""},{"dropping-particle":"","family":"Hultman","given":"Karin","non-dropping-particle":"","parse-names":false,"suffix":""},{"dropping-particle":"","family":"Paulsen","given":"Sarah J.","non-dropping-particle":"","parse-names":false,"suffix":""},{"dropping-particle":"","family":"Wang","given":"Jishu","non-dropping-particle":"","parse-names":false,"suffix":""},{"dropping-particle":"","family":"Bugge","given":"Anne","non-dropping-particle":"","parse-names":false,"suffix":""},{"dropping-particle":"","family":"Frantzen","given":"Jane Boesen","non-dropping-particle":"","parse-names":false,"suffix":""},{"dropping-particle":"","family":"Nørgaard","given":"Per","non-dropping-particle":"","parse-names":false,"suffix":""},{"dropping-particle":"","family":"Jeppesen","given":"Jacob Fuglsbjerg","non-dropping-particle":"","parse-names":false,"suffix":""},{"dropping-particle":"","family":"Yang","given":"Zhiru","non-dropping-particle":"","parse-names":false,"suffix":""},{"dropping-particle":"","family":"Secher","given":"Anna","non-dropping-particle":"","parse-names":false,"suffix":""},{"dropping-particle":"","family":"Chen","given":"Haibin","non-dropping-particle":"","parse-names":false,"suffix":""},{"dropping-particle":"","family":"Li","given":"Xun","non-dropping-particle":"","parse-names":false,"suffix":""},{"dropping-particle":"","family":"John","given":"Linu Mary","non-dropping-particle":"","parse-names":false,"suffix":""},{"dropping-particle":"","family":"Shan","given":"Bing","non-dropping-particle":"","parse-names":false,"suffix":""},{"dropping-particle":"","family":"He","given":"Zhenhua","non-dropping-particle":"","parse-names":false,"suffix":""},{"dropping-particle":"","family":"Gao","given":"Xiang","non-dropping-particle":"","parse-names":false,"suffix":""},{"dropping-particle":"","family":"Su","given":"Jing","non-dropping-particle":"","parse-names":false,"suffix":""},{"dropping-particle":"","family":"Hansen","given":"Kristian T.","non-dropping-particle":"","parse-names":false,"suffix":""},{"dropping-particle":"","family":"Yang","given":"Wei","non-dropping-particle":"","parse-names":false,"suffix":""},{"dropping-particle":"","family":"Jørgensen","given":"Sebastian Beck","non-dropping-particle":"","parse-names":false,"suffix":""}],"container-title":"Nature Medicine","id":"ITEM-2","issue":"10","issued":{"date-parts":[["2017","8","28"]]},"page":"1158-1166","title":"GFRAL is the receptor for GDF15 and is required for the anti-obesity effects of the ligand","type":"article-journal","volume":"23"},"uris":["http://www.mendeley.com/documents/?uuid=474034c8-1f2f-42c9-9d3e-26a67d430459"]},{"id":"ITEM-3","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3","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36,37)","plainTextFormattedCitation":"(12,36,37)","previouslyFormattedCitation":"(12,35,36)"},"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12,36,37)</w:t>
      </w:r>
      <w:r>
        <w:rPr>
          <w:shd w:val="clear" w:color="auto" w:fill="FFFFFF"/>
        </w:rPr>
        <w:fldChar w:fldCharType="end"/>
      </w:r>
      <w:r w:rsidRPr="0098529C">
        <w:rPr>
          <w:shd w:val="clear" w:color="auto" w:fill="FFFFFF"/>
        </w:rPr>
        <w:t xml:space="preserve"> potentially representing strain, timing or background differences.</w:t>
      </w:r>
      <w:r>
        <w:rPr>
          <w:shd w:val="clear" w:color="auto" w:fill="FFFFFF"/>
        </w:rPr>
        <w:t xml:space="preserve"> </w:t>
      </w:r>
      <w:r w:rsidRPr="0098529C">
        <w:rPr>
          <w:shd w:val="clear" w:color="auto" w:fill="FFFFFF"/>
        </w:rPr>
        <w:t>As such, it is plausible that GDF15 is only physiologically relevant when elevated, but when signaling is absent (especially from birth) it is either dispensable or made to seem so by other adaptations.  It is also plausible that other hormones which affect LCHF-dependent feeding changes may partially or completely compensate in the absence of GDF15.</w:t>
      </w:r>
      <w:r>
        <w:rPr>
          <w:shd w:val="clear" w:color="auto" w:fill="FFFFFF"/>
        </w:rPr>
        <w:t xml:space="preserve">  </w:t>
      </w: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CB90F8E" w14:textId="32540613" w:rsidR="0002220D" w:rsidRDefault="0002220D" w:rsidP="0002220D">
      <w:pPr>
        <w:rPr>
          <w:rFonts w:eastAsia="Times New Roman"/>
          <w:shd w:val="clear" w:color="auto" w:fill="FFFFFF"/>
        </w:rPr>
      </w:pPr>
      <w:r>
        <w:rPr>
          <w:rFonts w:eastAsia="Times New Roman"/>
          <w:shd w:val="clear" w:color="auto" w:fill="FFFFFF"/>
        </w:rPr>
        <w:t>We would like to thank the members of the Bridges</w:t>
      </w:r>
      <w:r w:rsidR="00602C70">
        <w:rPr>
          <w:rFonts w:eastAsia="Times New Roman"/>
          <w:shd w:val="clear" w:color="auto" w:fill="FFFFFF"/>
        </w:rPr>
        <w:t>, Horowitz</w:t>
      </w:r>
      <w:r>
        <w:rPr>
          <w:rFonts w:eastAsia="Times New Roman"/>
          <w:shd w:val="clear" w:color="auto" w:fill="FFFFFF"/>
        </w:rPr>
        <w:t xml:space="preserve"> and Seeley/Sandoval laboratories for helpful suggestions.  This work was supported by the NIH (R01DK107535 and a small grant from P30</w:t>
      </w:r>
      <w:r w:rsidRPr="0002220D">
        <w:rPr>
          <w:rFonts w:eastAsia="Times New Roman"/>
          <w:shd w:val="clear" w:color="auto" w:fill="FFFFFF"/>
        </w:rPr>
        <w:t>DK089503</w:t>
      </w:r>
      <w:r>
        <w:rPr>
          <w:rFonts w:eastAsia="Times New Roman"/>
          <w:shd w:val="clear" w:color="auto" w:fill="FFFFFF"/>
        </w:rPr>
        <w:t xml:space="preserve">) to DB and </w:t>
      </w:r>
      <w:commentRangeStart w:id="1"/>
      <w:r>
        <w:rPr>
          <w:rFonts w:eastAsia="Times New Roman"/>
          <w:shd w:val="clear" w:color="auto" w:fill="FFFFFF"/>
        </w:rPr>
        <w:t xml:space="preserve">XXX </w:t>
      </w:r>
      <w:commentRangeEnd w:id="1"/>
      <w:r>
        <w:rPr>
          <w:rStyle w:val="CommentReference"/>
        </w:rPr>
        <w:commentReference w:id="1"/>
      </w:r>
      <w:r>
        <w:rPr>
          <w:rFonts w:eastAsia="Times New Roman"/>
          <w:shd w:val="clear" w:color="auto" w:fill="FFFFFF"/>
        </w:rPr>
        <w:t xml:space="preserve">to RJS, as well as a </w:t>
      </w:r>
      <w:proofErr w:type="spellStart"/>
      <w:r>
        <w:rPr>
          <w:rFonts w:eastAsia="Times New Roman"/>
          <w:shd w:val="clear" w:color="auto" w:fill="FFFFFF"/>
        </w:rPr>
        <w:t>MCubed</w:t>
      </w:r>
      <w:proofErr w:type="spellEnd"/>
      <w:r>
        <w:rPr>
          <w:rFonts w:eastAsia="Times New Roman"/>
          <w:shd w:val="clear" w:color="auto" w:fill="FFFFFF"/>
        </w:rPr>
        <w:t xml:space="preserve"> Grant to DB, RJS and Dr. Jeffrey Horowitz</w:t>
      </w:r>
      <w:r w:rsidR="00706736">
        <w:rPr>
          <w:rFonts w:eastAsia="Times New Roman"/>
          <w:shd w:val="clear" w:color="auto" w:fill="FFFFFF"/>
        </w:rPr>
        <w:t>.</w:t>
      </w:r>
      <w:r w:rsidR="00DA6600">
        <w:rPr>
          <w:rFonts w:eastAsia="Times New Roman"/>
          <w:shd w:val="clear" w:color="auto" w:fill="FFFFFF"/>
        </w:rPr>
        <w:t xml:space="preserve">  We would also like to than </w:t>
      </w:r>
      <w:r w:rsidR="00EE38E8">
        <w:rPr>
          <w:rFonts w:eastAsia="Times New Roman"/>
          <w:shd w:val="clear" w:color="auto" w:fill="FFFFFF"/>
        </w:rPr>
        <w:t xml:space="preserve">Dr. </w:t>
      </w:r>
      <w:proofErr w:type="spellStart"/>
      <w:r w:rsidR="00DA6600">
        <w:rPr>
          <w:rFonts w:eastAsia="Times New Roman"/>
          <w:shd w:val="clear" w:color="auto" w:fill="FFFFFF"/>
        </w:rPr>
        <w:t>Hyeran</w:t>
      </w:r>
      <w:proofErr w:type="spellEnd"/>
      <w:r w:rsidR="00DA6600">
        <w:rPr>
          <w:rFonts w:eastAsia="Times New Roman"/>
          <w:shd w:val="clear" w:color="auto" w:fill="FFFFFF"/>
        </w:rPr>
        <w:t xml:space="preserve"> Jang at Research Diets for advice on formulating and implementing our diet interventions.</w:t>
      </w:r>
    </w:p>
    <w:p w14:paraId="4D873135" w14:textId="45E478F3" w:rsidR="00706736" w:rsidRDefault="00706736" w:rsidP="0002220D">
      <w:pPr>
        <w:rPr>
          <w:rFonts w:eastAsia="Times New Roman"/>
          <w:shd w:val="clear" w:color="auto" w:fill="FFFFFF"/>
        </w:rPr>
      </w:pPr>
    </w:p>
    <w:p w14:paraId="6900E1BC" w14:textId="02C69B32" w:rsidR="00706736" w:rsidRDefault="00706736" w:rsidP="00706736">
      <w:pPr>
        <w:pStyle w:val="Heading1"/>
        <w:rPr>
          <w:rFonts w:eastAsia="Times New Roman"/>
          <w:shd w:val="clear" w:color="auto" w:fill="FFFFFF"/>
        </w:rPr>
      </w:pPr>
      <w:r>
        <w:rPr>
          <w:rFonts w:eastAsia="Times New Roman"/>
          <w:shd w:val="clear" w:color="auto" w:fill="FFFFFF"/>
        </w:rPr>
        <w:t>Conflict of Interest</w:t>
      </w:r>
    </w:p>
    <w:p w14:paraId="183C89B5" w14:textId="65EDE5DC" w:rsidR="00706736" w:rsidRPr="0002220D" w:rsidRDefault="00706736" w:rsidP="0002220D">
      <w:pPr>
        <w:rPr>
          <w:rFonts w:eastAsia="Times New Roman"/>
          <w:shd w:val="clear" w:color="auto" w:fill="FFFFFF"/>
        </w:rPr>
      </w:pPr>
      <w:r w:rsidRPr="00706736">
        <w:rPr>
          <w:rFonts w:ascii="Courier New" w:eastAsia="Times New Roman" w:hAnsi="Courier New" w:cs="Courier New"/>
          <w:shd w:val="clear" w:color="auto" w:fill="FFFFFF"/>
        </w:rPr>
        <w:t>﻿</w:t>
      </w:r>
      <w:r w:rsidRPr="00706736">
        <w:rPr>
          <w:rFonts w:eastAsia="Times New Roman"/>
          <w:shd w:val="clear" w:color="auto" w:fill="FFFFFF"/>
        </w:rPr>
        <w:t xml:space="preserve">RJS receives financial support from Novo Nordisk, Janssen, </w:t>
      </w:r>
      <w:proofErr w:type="spellStart"/>
      <w:r w:rsidRPr="00706736">
        <w:rPr>
          <w:rFonts w:eastAsia="Times New Roman"/>
          <w:shd w:val="clear" w:color="auto" w:fill="FFFFFF"/>
        </w:rPr>
        <w:t>Zafgen</w:t>
      </w:r>
      <w:proofErr w:type="spellEnd"/>
      <w:r w:rsidRPr="00706736">
        <w:rPr>
          <w:rFonts w:eastAsia="Times New Roman"/>
          <w:shd w:val="clear" w:color="auto" w:fill="FFFFFF"/>
        </w:rPr>
        <w:t xml:space="preserve">,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Medimune</w:t>
      </w:r>
      <w:proofErr w:type="spellEnd"/>
      <w:r w:rsidRPr="00706736">
        <w:rPr>
          <w:rFonts w:eastAsia="Times New Roman"/>
          <w:shd w:val="clear" w:color="auto" w:fill="FFFFFF"/>
        </w:rPr>
        <w:t xml:space="preserve">. He has also served as a paid consultant for Novo Nordisk, Janssen,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Scohia</w:t>
      </w:r>
      <w:proofErr w:type="spellEnd"/>
      <w:r w:rsidRPr="00706736">
        <w:rPr>
          <w:rFonts w:eastAsia="Times New Roman"/>
          <w:shd w:val="clear" w:color="auto" w:fill="FFFFFF"/>
        </w:rPr>
        <w:t xml:space="preserve">. </w:t>
      </w:r>
    </w:p>
    <w:p w14:paraId="0E72003E" w14:textId="6DE9971E"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3F36B520" w14:textId="747C4153" w:rsidR="002307F9" w:rsidRPr="002307F9" w:rsidRDefault="0098529C" w:rsidP="002307F9">
      <w:pPr>
        <w:widowControl w:val="0"/>
        <w:autoSpaceDE w:val="0"/>
        <w:autoSpaceDN w:val="0"/>
        <w:adjustRightInd w:val="0"/>
        <w:ind w:left="640" w:hanging="640"/>
        <w:rPr>
          <w:rFonts w:ascii="Century Schoolbook" w:hAnsi="Century Schoolbook" w:cs="Times New Roman"/>
          <w:noProof/>
        </w:rPr>
      </w:pPr>
      <w:r>
        <w:rPr>
          <w:rFonts w:eastAsia="Times New Roman"/>
          <w:shd w:val="clear" w:color="auto" w:fill="FFFFFF"/>
        </w:rPr>
        <w:fldChar w:fldCharType="begin" w:fldLock="1"/>
      </w:r>
      <w:r>
        <w:rPr>
          <w:rFonts w:eastAsia="Times New Roman"/>
          <w:shd w:val="clear" w:color="auto" w:fill="FFFFFF"/>
        </w:rPr>
        <w:instrText xml:space="preserve">ADDIN Mendeley Bibliography CSL_BIBLIOGRAPHY </w:instrText>
      </w:r>
      <w:r>
        <w:rPr>
          <w:rFonts w:eastAsia="Times New Roman"/>
          <w:shd w:val="clear" w:color="auto" w:fill="FFFFFF"/>
        </w:rPr>
        <w:fldChar w:fldCharType="separate"/>
      </w:r>
      <w:r w:rsidR="002307F9" w:rsidRPr="002307F9">
        <w:rPr>
          <w:rFonts w:ascii="Century Schoolbook" w:hAnsi="Century Schoolbook" w:cs="Times New Roman"/>
          <w:noProof/>
        </w:rPr>
        <w:t xml:space="preserve">1. </w:t>
      </w:r>
      <w:r w:rsidR="002307F9" w:rsidRPr="002307F9">
        <w:rPr>
          <w:rFonts w:ascii="Century Schoolbook" w:hAnsi="Century Schoolbook" w:cs="Times New Roman"/>
          <w:noProof/>
        </w:rPr>
        <w:tab/>
      </w:r>
      <w:r w:rsidR="002307F9" w:rsidRPr="002307F9">
        <w:rPr>
          <w:rFonts w:ascii="Century Schoolbook" w:hAnsi="Century Schoolbook" w:cs="Times New Roman"/>
          <w:b/>
          <w:bCs/>
          <w:noProof/>
        </w:rPr>
        <w:t>International Food Information Council Foundation.</w:t>
      </w:r>
      <w:r w:rsidR="002307F9" w:rsidRPr="002307F9">
        <w:rPr>
          <w:rFonts w:ascii="Century Schoolbook" w:hAnsi="Century Schoolbook" w:cs="Times New Roman"/>
          <w:noProof/>
        </w:rPr>
        <w:t xml:space="preserve"> </w:t>
      </w:r>
      <w:r w:rsidR="002307F9" w:rsidRPr="002307F9">
        <w:rPr>
          <w:rFonts w:ascii="Century Schoolbook" w:hAnsi="Century Schoolbook" w:cs="Times New Roman"/>
          <w:i/>
          <w:iCs/>
          <w:noProof/>
        </w:rPr>
        <w:t>2018 Food and Health Survey</w:t>
      </w:r>
      <w:r w:rsidR="002307F9" w:rsidRPr="002307F9">
        <w:rPr>
          <w:rFonts w:ascii="Century Schoolbook" w:hAnsi="Century Schoolbook" w:cs="Times New Roman"/>
          <w:noProof/>
        </w:rPr>
        <w:t>.; 2018. doi:10.1002/ejoc.201200111.</w:t>
      </w:r>
    </w:p>
    <w:p w14:paraId="30CF581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 </w:t>
      </w:r>
      <w:r w:rsidRPr="002307F9">
        <w:rPr>
          <w:rFonts w:ascii="Century Schoolbook" w:hAnsi="Century Schoolbook" w:cs="Times New Roman"/>
          <w:noProof/>
        </w:rPr>
        <w:tab/>
      </w:r>
      <w:r w:rsidRPr="002307F9">
        <w:rPr>
          <w:rFonts w:ascii="Century Schoolbook" w:hAnsi="Century Schoolbook" w:cs="Times New Roman"/>
          <w:b/>
          <w:bCs/>
          <w:noProof/>
        </w:rPr>
        <w:t>Meng Y, Bai H, Wang S, Li Z, Wang Q, Chen L.</w:t>
      </w:r>
      <w:r w:rsidRPr="002307F9">
        <w:rPr>
          <w:rFonts w:ascii="Century Schoolbook" w:hAnsi="Century Schoolbook" w:cs="Times New Roman"/>
          <w:noProof/>
        </w:rPr>
        <w:t xml:space="preserve"> Efficacy of low carbohydrate diet for type 2 diabetes mellitus management: A systematic review and meta-analysis of randomized controlled trials.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7;131:124–131.</w:t>
      </w:r>
    </w:p>
    <w:p w14:paraId="1D72CDBC"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 </w:t>
      </w:r>
      <w:r w:rsidRPr="002307F9">
        <w:rPr>
          <w:rFonts w:ascii="Century Schoolbook" w:hAnsi="Century Schoolbook" w:cs="Times New Roman"/>
          <w:noProof/>
        </w:rPr>
        <w:tab/>
      </w:r>
      <w:r w:rsidRPr="002307F9">
        <w:rPr>
          <w:rFonts w:ascii="Century Schoolbook" w:hAnsi="Century Schoolbook" w:cs="Times New Roman"/>
          <w:b/>
          <w:bCs/>
          <w:noProof/>
        </w:rPr>
        <w:t>Huntriss R, Campbell M, Bedwell C.</w:t>
      </w:r>
      <w:r w:rsidRPr="002307F9">
        <w:rPr>
          <w:rFonts w:ascii="Century Schoolbook" w:hAnsi="Century Schoolbook" w:cs="Times New Roman"/>
          <w:noProof/>
        </w:rPr>
        <w:t xml:space="preserve"> The interpretation and effect of a low-carbohydrate diet in the management of type 2 diabetes: A systematic review and meta-analysis of randomised controlled trials. </w:t>
      </w:r>
      <w:r w:rsidRPr="002307F9">
        <w:rPr>
          <w:rFonts w:ascii="Century Schoolbook" w:hAnsi="Century Schoolbook" w:cs="Times New Roman"/>
          <w:i/>
          <w:iCs/>
          <w:noProof/>
        </w:rPr>
        <w:t>Eur. J. Clin. Nutr.</w:t>
      </w:r>
      <w:r w:rsidRPr="002307F9">
        <w:rPr>
          <w:rFonts w:ascii="Century Schoolbook" w:hAnsi="Century Schoolbook" w:cs="Times New Roman"/>
          <w:noProof/>
        </w:rPr>
        <w:t xml:space="preserve"> 2018;72(3):311–325.</w:t>
      </w:r>
    </w:p>
    <w:p w14:paraId="584B704D"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4. </w:t>
      </w:r>
      <w:r w:rsidRPr="002307F9">
        <w:rPr>
          <w:rFonts w:ascii="Century Schoolbook" w:hAnsi="Century Schoolbook" w:cs="Times New Roman"/>
          <w:noProof/>
        </w:rPr>
        <w:tab/>
      </w:r>
      <w:r w:rsidRPr="002307F9">
        <w:rPr>
          <w:rFonts w:ascii="Century Schoolbook" w:hAnsi="Century Schoolbook" w:cs="Times New Roman"/>
          <w:b/>
          <w:bCs/>
          <w:noProof/>
        </w:rPr>
        <w:t>Hall KD, Chung ST.</w:t>
      </w:r>
      <w:r w:rsidRPr="002307F9">
        <w:rPr>
          <w:rFonts w:ascii="Century Schoolbook" w:hAnsi="Century Schoolbook" w:cs="Times New Roman"/>
          <w:noProof/>
        </w:rPr>
        <w:t xml:space="preserve"> Low-carbohydrate diets for the treatment of obesity and type 2 diabetes. </w:t>
      </w:r>
      <w:r w:rsidRPr="002307F9">
        <w:rPr>
          <w:rFonts w:ascii="Century Schoolbook" w:hAnsi="Century Schoolbook" w:cs="Times New Roman"/>
          <w:i/>
          <w:iCs/>
          <w:noProof/>
        </w:rPr>
        <w:t>Curr. Opin. Clin. Nutr. Metab. Care</w:t>
      </w:r>
      <w:r w:rsidRPr="002307F9">
        <w:rPr>
          <w:rFonts w:ascii="Century Schoolbook" w:hAnsi="Century Schoolbook" w:cs="Times New Roman"/>
          <w:noProof/>
        </w:rPr>
        <w:t xml:space="preserve"> 2018;21(4):308–312.</w:t>
      </w:r>
    </w:p>
    <w:p w14:paraId="61200CF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5. </w:t>
      </w:r>
      <w:r w:rsidRPr="002307F9">
        <w:rPr>
          <w:rFonts w:ascii="Century Schoolbook" w:hAnsi="Century Schoolbook" w:cs="Times New Roman"/>
          <w:noProof/>
        </w:rPr>
        <w:tab/>
      </w:r>
      <w:r w:rsidRPr="002307F9">
        <w:rPr>
          <w:rFonts w:ascii="Century Schoolbook" w:hAnsi="Century Schoolbook" w:cs="Times New Roman"/>
          <w:b/>
          <w:bCs/>
          <w:noProof/>
        </w:rPr>
        <w:t>Moberg M, Apró W, Ekblom B, van Hall G, Holmberg H-C, Blomstrand E.</w:t>
      </w:r>
      <w:r w:rsidRPr="002307F9">
        <w:rPr>
          <w:rFonts w:ascii="Century Schoolbook" w:hAnsi="Century Schoolbook" w:cs="Times New Roman"/>
          <w:noProof/>
        </w:rPr>
        <w:t xml:space="preserve"> Activation of mTORC1 by leucine is potentiated by branched chain amino acids and even more so by essential amino acids following resistance exercise. </w:t>
      </w:r>
      <w:r w:rsidRPr="002307F9">
        <w:rPr>
          <w:rFonts w:ascii="Century Schoolbook" w:hAnsi="Century Schoolbook" w:cs="Times New Roman"/>
          <w:i/>
          <w:iCs/>
          <w:noProof/>
        </w:rPr>
        <w:t>Am. J. Physiol. Cell Physiol.</w:t>
      </w:r>
      <w:r w:rsidRPr="002307F9">
        <w:rPr>
          <w:rFonts w:ascii="Century Schoolbook" w:hAnsi="Century Schoolbook" w:cs="Times New Roman"/>
          <w:noProof/>
        </w:rPr>
        <w:t xml:space="preserve"> 2016:ajpcell.00374.2015.</w:t>
      </w:r>
    </w:p>
    <w:p w14:paraId="259F500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6. </w:t>
      </w:r>
      <w:r w:rsidRPr="002307F9">
        <w:rPr>
          <w:rFonts w:ascii="Century Schoolbook" w:hAnsi="Century Schoolbook" w:cs="Times New Roman"/>
          <w:noProof/>
        </w:rPr>
        <w:tab/>
      </w:r>
      <w:r w:rsidRPr="002307F9">
        <w:rPr>
          <w:rFonts w:ascii="Century Schoolbook" w:hAnsi="Century Schoolbook" w:cs="Times New Roman"/>
          <w:b/>
          <w:bCs/>
          <w:noProof/>
        </w:rPr>
        <w:t>Ebbeling CB, Feldman HA, Klein GL, Wong JMW, Bielak L, Steltz SK, Luoto PK, Wolfe RR, Wong WW, Ludwig DS.</w:t>
      </w:r>
      <w:r w:rsidRPr="002307F9">
        <w:rPr>
          <w:rFonts w:ascii="Century Schoolbook" w:hAnsi="Century Schoolbook" w:cs="Times New Roman"/>
          <w:noProof/>
        </w:rPr>
        <w:t xml:space="preserve"> Effects of a low carbohydrate diet on energy expenditure during weight loss maintenance: randomized trial. </w:t>
      </w:r>
      <w:r w:rsidRPr="002307F9">
        <w:rPr>
          <w:rFonts w:ascii="Century Schoolbook" w:hAnsi="Century Schoolbook" w:cs="Times New Roman"/>
          <w:i/>
          <w:iCs/>
          <w:noProof/>
        </w:rPr>
        <w:t>Bmj</w:t>
      </w:r>
      <w:r w:rsidRPr="002307F9">
        <w:rPr>
          <w:rFonts w:ascii="Century Schoolbook" w:hAnsi="Century Schoolbook" w:cs="Times New Roman"/>
          <w:noProof/>
        </w:rPr>
        <w:t xml:space="preserve"> 2018;363:k4583.</w:t>
      </w:r>
    </w:p>
    <w:p w14:paraId="6BCD0722"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7. </w:t>
      </w:r>
      <w:r w:rsidRPr="002307F9">
        <w:rPr>
          <w:rFonts w:ascii="Century Schoolbook" w:hAnsi="Century Schoolbook" w:cs="Times New Roman"/>
          <w:noProof/>
        </w:rPr>
        <w:tab/>
      </w:r>
      <w:r w:rsidRPr="002307F9">
        <w:rPr>
          <w:rFonts w:ascii="Century Schoolbook" w:hAnsi="Century Schoolbook" w:cs="Times New Roman"/>
          <w:b/>
          <w:bCs/>
          <w:noProof/>
        </w:rPr>
        <w:t>Gibson AA, Seimon R V., Lee CMY, Ayre J, Franklin J, Markovic TP, Caterson ID, Sainsbury A.</w:t>
      </w:r>
      <w:r w:rsidRPr="002307F9">
        <w:rPr>
          <w:rFonts w:ascii="Century Schoolbook" w:hAnsi="Century Schoolbook" w:cs="Times New Roman"/>
          <w:noProof/>
        </w:rPr>
        <w:t xml:space="preserve"> Do ketogenic diets really suppress appetite? A systematic review and meta-analysis. </w:t>
      </w:r>
      <w:r w:rsidRPr="002307F9">
        <w:rPr>
          <w:rFonts w:ascii="Century Schoolbook" w:hAnsi="Century Schoolbook" w:cs="Times New Roman"/>
          <w:i/>
          <w:iCs/>
          <w:noProof/>
        </w:rPr>
        <w:t>Obes. Rev.</w:t>
      </w:r>
      <w:r w:rsidRPr="002307F9">
        <w:rPr>
          <w:rFonts w:ascii="Century Schoolbook" w:hAnsi="Century Schoolbook" w:cs="Times New Roman"/>
          <w:noProof/>
        </w:rPr>
        <w:t xml:space="preserve"> 2015;16(1):64–76.</w:t>
      </w:r>
    </w:p>
    <w:p w14:paraId="33979C36"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8. </w:t>
      </w:r>
      <w:r w:rsidRPr="002307F9">
        <w:rPr>
          <w:rFonts w:ascii="Century Schoolbook" w:hAnsi="Century Schoolbook" w:cs="Times New Roman"/>
          <w:noProof/>
        </w:rPr>
        <w:tab/>
      </w:r>
      <w:r w:rsidRPr="002307F9">
        <w:rPr>
          <w:rFonts w:ascii="Century Schoolbook" w:hAnsi="Century Schoolbook" w:cs="Times New Roman"/>
          <w:b/>
          <w:bCs/>
          <w:noProof/>
        </w:rPr>
        <w:t>Petry CJ, Ong KK, Burling KA, Barker P, Goodburn SF, Perry JRB, Acerini CL, Hughes IA, Painter RC, Afink GB, Dunger DB, O’Rahilly SP.</w:t>
      </w:r>
      <w:r w:rsidRPr="002307F9">
        <w:rPr>
          <w:rFonts w:ascii="Century Schoolbook" w:hAnsi="Century Schoolbook" w:cs="Times New Roman"/>
          <w:noProof/>
        </w:rPr>
        <w:t xml:space="preserve"> Associations of vomiting and antiemetic use in pregnancy with levels of circulating GDF15 early in the second trimester: A nested case-control study. </w:t>
      </w:r>
      <w:r w:rsidRPr="002307F9">
        <w:rPr>
          <w:rFonts w:ascii="Century Schoolbook" w:hAnsi="Century Schoolbook" w:cs="Times New Roman"/>
          <w:i/>
          <w:iCs/>
          <w:noProof/>
        </w:rPr>
        <w:t>Wellcome Open Res.</w:t>
      </w:r>
      <w:r w:rsidRPr="002307F9">
        <w:rPr>
          <w:rFonts w:ascii="Century Schoolbook" w:hAnsi="Century Schoolbook" w:cs="Times New Roman"/>
          <w:noProof/>
        </w:rPr>
        <w:t xml:space="preserve"> 2018;3(0):123.</w:t>
      </w:r>
    </w:p>
    <w:p w14:paraId="5A509D0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9. </w:t>
      </w:r>
      <w:r w:rsidRPr="002307F9">
        <w:rPr>
          <w:rFonts w:ascii="Century Schoolbook" w:hAnsi="Century Schoolbook" w:cs="Times New Roman"/>
          <w:noProof/>
        </w:rPr>
        <w:tab/>
      </w:r>
      <w:r w:rsidRPr="002307F9">
        <w:rPr>
          <w:rFonts w:ascii="Century Schoolbook" w:hAnsi="Century Schoolbook" w:cs="Times New Roman"/>
          <w:b/>
          <w:bCs/>
          <w:noProof/>
        </w:rPr>
        <w:t>Fejzo MS, Fasching P, Schneider M, Schwitulla J, Beckmann M, Schwenke E, MacGibbon K, Mullin P.</w:t>
      </w:r>
      <w:r w:rsidRPr="002307F9">
        <w:rPr>
          <w:rFonts w:ascii="Century Schoolbook" w:hAnsi="Century Schoolbook" w:cs="Times New Roman"/>
          <w:noProof/>
        </w:rPr>
        <w:t xml:space="preserve"> Analysis of GDF15 and IGFBP7 in Hyperemesis Gravidarum Support Causality. </w:t>
      </w:r>
      <w:r w:rsidRPr="002307F9">
        <w:rPr>
          <w:rFonts w:ascii="Century Schoolbook" w:hAnsi="Century Schoolbook" w:cs="Times New Roman"/>
          <w:i/>
          <w:iCs/>
          <w:noProof/>
        </w:rPr>
        <w:t>Geburtshilfe Frauenheilkd.</w:t>
      </w:r>
      <w:r w:rsidRPr="002307F9">
        <w:rPr>
          <w:rFonts w:ascii="Century Schoolbook" w:hAnsi="Century Schoolbook" w:cs="Times New Roman"/>
          <w:noProof/>
        </w:rPr>
        <w:t xml:space="preserve"> 2019:382–388.</w:t>
      </w:r>
    </w:p>
    <w:p w14:paraId="61A423F3"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0. </w:t>
      </w:r>
      <w:r w:rsidRPr="002307F9">
        <w:rPr>
          <w:rFonts w:ascii="Century Schoolbook" w:hAnsi="Century Schoolbook" w:cs="Times New Roman"/>
          <w:noProof/>
        </w:rPr>
        <w:tab/>
      </w:r>
      <w:r w:rsidRPr="002307F9">
        <w:rPr>
          <w:rFonts w:ascii="Century Schoolbook" w:hAnsi="Century Schoolbook" w:cs="Times New Roman"/>
          <w:b/>
          <w:bCs/>
          <w:noProof/>
        </w:rPr>
        <w:t>Johnen H, Lin S, Kuffner T, Brown DA, Tsai VW-W, Bauskin AR, Wu L, Pankhurst G, Jiang L, Junankar S, Hunter M, Fairlie WD, Lee NJ, Enriquez RF, Baldock PA, Corey E, Apple FS, Murakami MM, Lin EJ, Wang C, During MJ, Sainsbury A, Herzog H, Breit SN.</w:t>
      </w:r>
      <w:r w:rsidRPr="002307F9">
        <w:rPr>
          <w:rFonts w:ascii="Century Schoolbook" w:hAnsi="Century Schoolbook" w:cs="Times New Roman"/>
          <w:noProof/>
        </w:rPr>
        <w:t xml:space="preserve"> Tumor-induced anorexia and weight loss are mediated by the TGF-β superfamily cytokine MIC-1.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07;13(11):1333–1340.</w:t>
      </w:r>
    </w:p>
    <w:p w14:paraId="7104136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1. </w:t>
      </w:r>
      <w:r w:rsidRPr="002307F9">
        <w:rPr>
          <w:rFonts w:ascii="Century Schoolbook" w:hAnsi="Century Schoolbook" w:cs="Times New Roman"/>
          <w:noProof/>
        </w:rPr>
        <w:tab/>
      </w:r>
      <w:r w:rsidRPr="002307F9">
        <w:rPr>
          <w:rFonts w:ascii="Century Schoolbook" w:hAnsi="Century Schoolbook" w:cs="Times New Roman"/>
          <w:b/>
          <w:bCs/>
          <w:noProof/>
        </w:rPr>
        <w:t>Welsh JB, Sapinoso LM, Kern SG, Brown DA, Liu T, Bauskin AR, Ward RL, Hawkins NJ, Quinn DI, Russell PJ, Sutherland RL, Breit SN, Moskaluk CA, Frierson HF, Hampton GM.</w:t>
      </w:r>
      <w:r w:rsidRPr="002307F9">
        <w:rPr>
          <w:rFonts w:ascii="Century Schoolbook" w:hAnsi="Century Schoolbook" w:cs="Times New Roman"/>
          <w:noProof/>
        </w:rPr>
        <w:t xml:space="preserve"> Large-scale delineation of secreted protein biomarkers overexpressed in cancer tissue and serum. </w:t>
      </w:r>
      <w:r w:rsidRPr="002307F9">
        <w:rPr>
          <w:rFonts w:ascii="Century Schoolbook" w:hAnsi="Century Schoolbook" w:cs="Times New Roman"/>
          <w:i/>
          <w:iCs/>
          <w:noProof/>
        </w:rPr>
        <w:t>Proc. Natl. Acad. Sci.</w:t>
      </w:r>
      <w:r w:rsidRPr="002307F9">
        <w:rPr>
          <w:rFonts w:ascii="Century Schoolbook" w:hAnsi="Century Schoolbook" w:cs="Times New Roman"/>
          <w:noProof/>
        </w:rPr>
        <w:t xml:space="preserve"> 2003;100(6):3410–3415.</w:t>
      </w:r>
    </w:p>
    <w:p w14:paraId="4468D5A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lastRenderedPageBreak/>
        <w:t xml:space="preserve">12. </w:t>
      </w:r>
      <w:r w:rsidRPr="002307F9">
        <w:rPr>
          <w:rFonts w:ascii="Century Schoolbook" w:hAnsi="Century Schoolbook" w:cs="Times New Roman"/>
          <w:noProof/>
        </w:rPr>
        <w:tab/>
      </w:r>
      <w:r w:rsidRPr="002307F9">
        <w:rPr>
          <w:rFonts w:ascii="Century Schoolbook" w:hAnsi="Century Schoolbook" w:cs="Times New Roman"/>
          <w:b/>
          <w:bCs/>
          <w:noProof/>
        </w:rPr>
        <w:t>Frikke-Schmidt H, Hultman K, Galaske JW, Jørgensen SB, Myers MG, Seeley RJ.</w:t>
      </w:r>
      <w:r w:rsidRPr="002307F9">
        <w:rPr>
          <w:rFonts w:ascii="Century Schoolbook" w:hAnsi="Century Schoolbook" w:cs="Times New Roman"/>
          <w:noProof/>
        </w:rPr>
        <w:t xml:space="preserve"> GDF15 acts synergistically with liraglutide but is not necessary for the weight loss induced by bariatric surgery in mice. </w:t>
      </w:r>
      <w:r w:rsidRPr="002307F9">
        <w:rPr>
          <w:rFonts w:ascii="Century Schoolbook" w:hAnsi="Century Schoolbook" w:cs="Times New Roman"/>
          <w:i/>
          <w:iCs/>
          <w:noProof/>
        </w:rPr>
        <w:t>Mol. Metab.</w:t>
      </w:r>
      <w:r w:rsidRPr="002307F9">
        <w:rPr>
          <w:rFonts w:ascii="Century Schoolbook" w:hAnsi="Century Schoolbook" w:cs="Times New Roman"/>
          <w:noProof/>
        </w:rPr>
        <w:t xml:space="preserve"> 2019;21(xxxx):13–21.</w:t>
      </w:r>
    </w:p>
    <w:p w14:paraId="04D9E22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3. </w:t>
      </w:r>
      <w:r w:rsidRPr="002307F9">
        <w:rPr>
          <w:rFonts w:ascii="Century Schoolbook" w:hAnsi="Century Schoolbook" w:cs="Times New Roman"/>
          <w:noProof/>
        </w:rPr>
        <w:tab/>
      </w:r>
      <w:r w:rsidRPr="002307F9">
        <w:rPr>
          <w:rFonts w:ascii="Century Schoolbook" w:hAnsi="Century Schoolbook" w:cs="Times New Roman"/>
          <w:b/>
          <w:bCs/>
          <w:noProof/>
        </w:rPr>
        <w:t>Zhang M, Sun W, Qian J, Tang Y.</w:t>
      </w:r>
      <w:r w:rsidRPr="002307F9">
        <w:rPr>
          <w:rFonts w:ascii="Century Schoolbook" w:hAnsi="Century Schoolbook" w:cs="Times New Roman"/>
          <w:noProof/>
        </w:rPr>
        <w:t xml:space="preserve"> Fasting exacerbates hepatic growth differentiation factor 15 to promote fatty acid β-oxidation and ketogenesis via activating XBP1 signaling in liver. </w:t>
      </w:r>
      <w:r w:rsidRPr="002307F9">
        <w:rPr>
          <w:rFonts w:ascii="Century Schoolbook" w:hAnsi="Century Schoolbook" w:cs="Times New Roman"/>
          <w:i/>
          <w:iCs/>
          <w:noProof/>
        </w:rPr>
        <w:t>Redox Biol.</w:t>
      </w:r>
      <w:r w:rsidRPr="002307F9">
        <w:rPr>
          <w:rFonts w:ascii="Century Schoolbook" w:hAnsi="Century Schoolbook" w:cs="Times New Roman"/>
          <w:noProof/>
        </w:rPr>
        <w:t xml:space="preserve"> 2018;16(February):87–96.</w:t>
      </w:r>
    </w:p>
    <w:p w14:paraId="35C5D4A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4. </w:t>
      </w:r>
      <w:r w:rsidRPr="002307F9">
        <w:rPr>
          <w:rFonts w:ascii="Century Schoolbook" w:hAnsi="Century Schoolbook" w:cs="Times New Roman"/>
          <w:noProof/>
        </w:rPr>
        <w:tab/>
      </w:r>
      <w:r w:rsidRPr="002307F9">
        <w:rPr>
          <w:rFonts w:ascii="Century Schoolbook" w:hAnsi="Century Schoolbook" w:cs="Times New Roman"/>
          <w:b/>
          <w:bCs/>
          <w:noProof/>
        </w:rPr>
        <w:t>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w:t>
      </w:r>
      <w:r w:rsidRPr="002307F9">
        <w:rPr>
          <w:rFonts w:ascii="Century Schoolbook" w:hAnsi="Century Schoolbook" w:cs="Times New Roman"/>
          <w:noProof/>
        </w:rPr>
        <w:t xml:space="preserve"> GDF15 Provides an Endocrine Signal of Nutritional Stress in Mice and Humans. </w:t>
      </w:r>
      <w:r w:rsidRPr="002307F9">
        <w:rPr>
          <w:rFonts w:ascii="Century Schoolbook" w:hAnsi="Century Schoolbook" w:cs="Times New Roman"/>
          <w:i/>
          <w:iCs/>
          <w:noProof/>
        </w:rPr>
        <w:t>Cell Metab.</w:t>
      </w:r>
      <w:r w:rsidRPr="002307F9">
        <w:rPr>
          <w:rFonts w:ascii="Century Schoolbook" w:hAnsi="Century Schoolbook" w:cs="Times New Roman"/>
          <w:noProof/>
        </w:rPr>
        <w:t xml:space="preserve"> 2019;29(3):707-718.e8.</w:t>
      </w:r>
    </w:p>
    <w:p w14:paraId="017ACB8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5. </w:t>
      </w:r>
      <w:r w:rsidRPr="002307F9">
        <w:rPr>
          <w:rFonts w:ascii="Century Schoolbook" w:hAnsi="Century Schoolbook" w:cs="Times New Roman"/>
          <w:noProof/>
        </w:rPr>
        <w:tab/>
      </w:r>
      <w:r w:rsidRPr="002307F9">
        <w:rPr>
          <w:rFonts w:ascii="Century Schoolbook" w:hAnsi="Century Schoolbook" w:cs="Times New Roman"/>
          <w:b/>
          <w:bCs/>
          <w:noProof/>
        </w:rPr>
        <w:t>Garbow JR, Doherty JM, Schugar RC, Travers S, Weber ML, Wentz AE, Ezenwajiaku N, Cotter DG, Brunt EM, Crawford PA, Jr G, Jm D, Rc S, Travers S, Ml W, Ae W, Ezenwajiaku N, Dg C, Em B, Pa C.</w:t>
      </w:r>
      <w:r w:rsidRPr="002307F9">
        <w:rPr>
          <w:rFonts w:ascii="Century Schoolbook" w:hAnsi="Century Schoolbook" w:cs="Times New Roman"/>
          <w:noProof/>
        </w:rPr>
        <w:t xml:space="preserve"> Hepatic steatosis, inflammation, and ER stress in mice maintained long term on a very low-carbohydrate ketogenic diet. </w:t>
      </w:r>
      <w:r w:rsidRPr="002307F9">
        <w:rPr>
          <w:rFonts w:ascii="Century Schoolbook" w:hAnsi="Century Schoolbook" w:cs="Times New Roman"/>
          <w:i/>
          <w:iCs/>
          <w:noProof/>
        </w:rPr>
        <w:t>Am. J. Physiol. Liver Physiol.</w:t>
      </w:r>
      <w:r w:rsidRPr="002307F9">
        <w:rPr>
          <w:rFonts w:ascii="Century Schoolbook" w:hAnsi="Century Schoolbook" w:cs="Times New Roman"/>
          <w:noProof/>
        </w:rPr>
        <w:t xml:space="preserve"> 2011;300(6):G956–G967.</w:t>
      </w:r>
    </w:p>
    <w:p w14:paraId="5EDEC5D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6. </w:t>
      </w:r>
      <w:r w:rsidRPr="002307F9">
        <w:rPr>
          <w:rFonts w:ascii="Century Schoolbook" w:hAnsi="Century Schoolbook" w:cs="Times New Roman"/>
          <w:noProof/>
        </w:rPr>
        <w:tab/>
      </w:r>
      <w:r w:rsidRPr="002307F9">
        <w:rPr>
          <w:rFonts w:ascii="Century Schoolbook" w:hAnsi="Century Schoolbook" w:cs="Times New Roman"/>
          <w:b/>
          <w:bCs/>
          <w:noProof/>
        </w:rPr>
        <w:t>Douris N, Melman T, Pecherer JM, Pissios P, Flier JS, Cantley LC, Locasale JW, Maratos-Flier E.</w:t>
      </w:r>
      <w:r w:rsidRPr="002307F9">
        <w:rPr>
          <w:rFonts w:ascii="Century Schoolbook" w:hAnsi="Century Schoolbook" w:cs="Times New Roman"/>
          <w:noProof/>
        </w:rPr>
        <w:t xml:space="preserve"> Adaptive changes in amino acid metabolism permit normal longevity in mice consuming a low-carbohydrate ketogenic diet. </w:t>
      </w:r>
      <w:r w:rsidRPr="002307F9">
        <w:rPr>
          <w:rFonts w:ascii="Century Schoolbook" w:hAnsi="Century Schoolbook" w:cs="Times New Roman"/>
          <w:i/>
          <w:iCs/>
          <w:noProof/>
        </w:rPr>
        <w:t>Biochim. Biophys. Acta - Mol. Basis Dis.</w:t>
      </w:r>
      <w:r w:rsidRPr="002307F9">
        <w:rPr>
          <w:rFonts w:ascii="Century Schoolbook" w:hAnsi="Century Schoolbook" w:cs="Times New Roman"/>
          <w:noProof/>
        </w:rPr>
        <w:t xml:space="preserve"> 2015;1852(10):2056–2065.</w:t>
      </w:r>
    </w:p>
    <w:p w14:paraId="2359CEF6"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7. </w:t>
      </w:r>
      <w:r w:rsidRPr="002307F9">
        <w:rPr>
          <w:rFonts w:ascii="Century Schoolbook" w:hAnsi="Century Schoolbook" w:cs="Times New Roman"/>
          <w:noProof/>
        </w:rPr>
        <w:tab/>
      </w:r>
      <w:r w:rsidRPr="002307F9">
        <w:rPr>
          <w:rFonts w:ascii="Century Schoolbook" w:hAnsi="Century Schoolbook" w:cs="Times New Roman"/>
          <w:b/>
          <w:bCs/>
          <w:noProof/>
        </w:rPr>
        <w:t>Stephenson EJ, Redd JR, Snyder DS, Tran QT, Lu B, Peloquin MJ, Mulcahy MC, Harvey I, Fisher K, Han JC, Qi N, Saltiel AR, Bridges D.</w:t>
      </w:r>
      <w:r w:rsidRPr="002307F9">
        <w:rPr>
          <w:rFonts w:ascii="Century Schoolbook" w:hAnsi="Century Schoolbook" w:cs="Times New Roman"/>
          <w:noProof/>
        </w:rPr>
        <w:t xml:space="preserve"> Skeletal Muscle mTORC1 Activation Increases Energy Expenditure and Reduces Longevity in Mice. </w:t>
      </w:r>
      <w:r w:rsidRPr="002307F9">
        <w:rPr>
          <w:rFonts w:ascii="Century Schoolbook" w:hAnsi="Century Schoolbook" w:cs="Times New Roman"/>
          <w:i/>
          <w:iCs/>
          <w:noProof/>
        </w:rPr>
        <w:t>bioRxiv</w:t>
      </w:r>
      <w:r w:rsidRPr="002307F9">
        <w:rPr>
          <w:rFonts w:ascii="Century Schoolbook" w:hAnsi="Century Schoolbook" w:cs="Times New Roman"/>
          <w:noProof/>
        </w:rPr>
        <w:t xml:space="preserve"> 2019. doi:10.1101/720540.</w:t>
      </w:r>
    </w:p>
    <w:p w14:paraId="4765753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8. </w:t>
      </w:r>
      <w:r w:rsidRPr="002307F9">
        <w:rPr>
          <w:rFonts w:ascii="Century Schoolbook" w:hAnsi="Century Schoolbook" w:cs="Times New Roman"/>
          <w:noProof/>
        </w:rPr>
        <w:tab/>
      </w:r>
      <w:r w:rsidRPr="002307F9">
        <w:rPr>
          <w:rFonts w:ascii="Century Schoolbook" w:hAnsi="Century Schoolbook" w:cs="Times New Roman"/>
          <w:b/>
          <w:bCs/>
          <w:noProof/>
        </w:rPr>
        <w:t>Sengupta S, Peterson TR, Laplante M, Oh S, Sabatini DM.</w:t>
      </w:r>
      <w:r w:rsidRPr="002307F9">
        <w:rPr>
          <w:rFonts w:ascii="Century Schoolbook" w:hAnsi="Century Schoolbook" w:cs="Times New Roman"/>
          <w:noProof/>
        </w:rPr>
        <w:t xml:space="preserve"> MTORC1 controls fasting-induced ketogenesis and its modulation by ageing. </w:t>
      </w:r>
      <w:r w:rsidRPr="002307F9">
        <w:rPr>
          <w:rFonts w:ascii="Century Schoolbook" w:hAnsi="Century Schoolbook" w:cs="Times New Roman"/>
          <w:i/>
          <w:iCs/>
          <w:noProof/>
        </w:rPr>
        <w:t>Nature</w:t>
      </w:r>
      <w:r w:rsidRPr="002307F9">
        <w:rPr>
          <w:rFonts w:ascii="Century Schoolbook" w:hAnsi="Century Schoolbook" w:cs="Times New Roman"/>
          <w:noProof/>
        </w:rPr>
        <w:t xml:space="preserve"> 2010;468(7327):1100–1106.</w:t>
      </w:r>
    </w:p>
    <w:p w14:paraId="1A4F255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9. </w:t>
      </w:r>
      <w:r w:rsidRPr="002307F9">
        <w:rPr>
          <w:rFonts w:ascii="Century Schoolbook" w:hAnsi="Century Schoolbook" w:cs="Times New Roman"/>
          <w:noProof/>
        </w:rPr>
        <w:tab/>
      </w:r>
      <w:r w:rsidRPr="002307F9">
        <w:rPr>
          <w:rFonts w:ascii="Century Schoolbook" w:hAnsi="Century Schoolbook" w:cs="Times New Roman"/>
          <w:b/>
          <w:bCs/>
          <w:noProof/>
        </w:rPr>
        <w:t>R Core Team.</w:t>
      </w:r>
      <w:r w:rsidRPr="002307F9">
        <w:rPr>
          <w:rFonts w:ascii="Century Schoolbook" w:hAnsi="Century Schoolbook" w:cs="Times New Roman"/>
          <w:noProof/>
        </w:rPr>
        <w:t xml:space="preserve"> R: A Language and Environment for Statistical Computing. 2019.</w:t>
      </w:r>
    </w:p>
    <w:p w14:paraId="69572F79"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0. </w:t>
      </w:r>
      <w:r w:rsidRPr="002307F9">
        <w:rPr>
          <w:rFonts w:ascii="Century Schoolbook" w:hAnsi="Century Schoolbook" w:cs="Times New Roman"/>
          <w:noProof/>
        </w:rPr>
        <w:tab/>
      </w:r>
      <w:r w:rsidRPr="002307F9">
        <w:rPr>
          <w:rFonts w:ascii="Century Schoolbook" w:hAnsi="Century Schoolbook" w:cs="Times New Roman"/>
          <w:b/>
          <w:bCs/>
          <w:noProof/>
        </w:rPr>
        <w:t>Bates DM, Maechler M, Bolker B, Walker S.</w:t>
      </w:r>
      <w:r w:rsidRPr="002307F9">
        <w:rPr>
          <w:rFonts w:ascii="Century Schoolbook" w:hAnsi="Century Schoolbook" w:cs="Times New Roman"/>
          <w:noProof/>
        </w:rPr>
        <w:t xml:space="preserve"> Fitting linear mixed-effects models using lme4. </w:t>
      </w:r>
      <w:r w:rsidRPr="002307F9">
        <w:rPr>
          <w:rFonts w:ascii="Century Schoolbook" w:hAnsi="Century Schoolbook" w:cs="Times New Roman"/>
          <w:i/>
          <w:iCs/>
          <w:noProof/>
        </w:rPr>
        <w:t>J. Stat. Softw.</w:t>
      </w:r>
      <w:r w:rsidRPr="002307F9">
        <w:rPr>
          <w:rFonts w:ascii="Century Schoolbook" w:hAnsi="Century Schoolbook" w:cs="Times New Roman"/>
          <w:noProof/>
        </w:rPr>
        <w:t xml:space="preserve"> 2015;67:1–48.</w:t>
      </w:r>
    </w:p>
    <w:p w14:paraId="50C524C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1. </w:t>
      </w:r>
      <w:r w:rsidRPr="002307F9">
        <w:rPr>
          <w:rFonts w:ascii="Century Schoolbook" w:hAnsi="Century Schoolbook" w:cs="Times New Roman"/>
          <w:noProof/>
        </w:rPr>
        <w:tab/>
      </w:r>
      <w:r w:rsidRPr="002307F9">
        <w:rPr>
          <w:rFonts w:ascii="Century Schoolbook" w:hAnsi="Century Schoolbook" w:cs="Times New Roman"/>
          <w:b/>
          <w:bCs/>
          <w:noProof/>
        </w:rPr>
        <w:t>Guridi M, Tintignac LA, Lin S, Kupr B, Castets P, Rüegg MA.</w:t>
      </w:r>
      <w:r w:rsidRPr="002307F9">
        <w:rPr>
          <w:rFonts w:ascii="Century Schoolbook" w:hAnsi="Century Schoolbook" w:cs="Times New Roman"/>
          <w:noProof/>
        </w:rPr>
        <w:t xml:space="preserve"> Activation of mTORC1 in skeletal muscle regulates whole-body metabolism through FGF21. </w:t>
      </w:r>
      <w:r w:rsidRPr="002307F9">
        <w:rPr>
          <w:rFonts w:ascii="Century Schoolbook" w:hAnsi="Century Schoolbook" w:cs="Times New Roman"/>
          <w:i/>
          <w:iCs/>
          <w:noProof/>
        </w:rPr>
        <w:t>Sci. Signal.</w:t>
      </w:r>
      <w:r w:rsidRPr="002307F9">
        <w:rPr>
          <w:rFonts w:ascii="Century Schoolbook" w:hAnsi="Century Schoolbook" w:cs="Times New Roman"/>
          <w:noProof/>
        </w:rPr>
        <w:t xml:space="preserve"> 2015;8(402):ra113–ra113.</w:t>
      </w:r>
    </w:p>
    <w:p w14:paraId="361FB3E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2. </w:t>
      </w:r>
      <w:r w:rsidRPr="002307F9">
        <w:rPr>
          <w:rFonts w:ascii="Century Schoolbook" w:hAnsi="Century Schoolbook" w:cs="Times New Roman"/>
          <w:noProof/>
        </w:rPr>
        <w:tab/>
      </w:r>
      <w:r w:rsidRPr="002307F9">
        <w:rPr>
          <w:rFonts w:ascii="Century Schoolbook" w:hAnsi="Century Schoolbook" w:cs="Times New Roman"/>
          <w:b/>
          <w:bCs/>
          <w:noProof/>
        </w:rPr>
        <w:t>Guridi M, Kupr B, Romanino K, Lin S, Falcetta D, Tintignac L, Rüegg MA.</w:t>
      </w:r>
      <w:r w:rsidRPr="002307F9">
        <w:rPr>
          <w:rFonts w:ascii="Century Schoolbook" w:hAnsi="Century Schoolbook" w:cs="Times New Roman"/>
          <w:noProof/>
        </w:rPr>
        <w:t xml:space="preserve"> Alterations to mTORC1 signaling in the skeletal muscle differentially affect whole-body metabolism. </w:t>
      </w:r>
      <w:r w:rsidRPr="002307F9">
        <w:rPr>
          <w:rFonts w:ascii="Century Schoolbook" w:hAnsi="Century Schoolbook" w:cs="Times New Roman"/>
          <w:i/>
          <w:iCs/>
          <w:noProof/>
        </w:rPr>
        <w:t>Skelet. Muscle</w:t>
      </w:r>
      <w:r w:rsidRPr="002307F9">
        <w:rPr>
          <w:rFonts w:ascii="Century Schoolbook" w:hAnsi="Century Schoolbook" w:cs="Times New Roman"/>
          <w:noProof/>
        </w:rPr>
        <w:t xml:space="preserve"> 2016;6(1):13.</w:t>
      </w:r>
    </w:p>
    <w:p w14:paraId="7944F902"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3. </w:t>
      </w:r>
      <w:r w:rsidRPr="002307F9">
        <w:rPr>
          <w:rFonts w:ascii="Century Schoolbook" w:hAnsi="Century Schoolbook" w:cs="Times New Roman"/>
          <w:noProof/>
        </w:rPr>
        <w:tab/>
      </w:r>
      <w:r w:rsidRPr="002307F9">
        <w:rPr>
          <w:rFonts w:ascii="Century Schoolbook" w:hAnsi="Century Schoolbook" w:cs="Times New Roman"/>
          <w:b/>
          <w:bCs/>
          <w:noProof/>
        </w:rPr>
        <w:t xml:space="preserve">Uhlén M, Fagerberg L, Hallström BM, Lindskog C, Oksvold P, Mardinoglu A, Sivertsson Å, Kampf C, Sjöstedt E, Asplund A, Olsson </w:t>
      </w:r>
      <w:r w:rsidRPr="002307F9">
        <w:rPr>
          <w:rFonts w:ascii="Century Schoolbook" w:hAnsi="Century Schoolbook" w:cs="Times New Roman"/>
          <w:b/>
          <w:bCs/>
          <w:noProof/>
        </w:rPr>
        <w:lastRenderedPageBreak/>
        <w:t>IM, Edlund K, Lundberg E, Navani S, Szigyarto CAK, Odeberg J, Djureinovic D, Takanen JO, Hober S, Alm T, Edqvist PH, Berling H, Tegel H, Mulder J, Rockberg J, Nilsson P, Schwenk JM, Hamsten M, Von Feilitzen K, Forsberg M, Persson L, Johansson F, Zwahlen M, Von Heijne G, Nielsen J, Pontén F.</w:t>
      </w:r>
      <w:r w:rsidRPr="002307F9">
        <w:rPr>
          <w:rFonts w:ascii="Century Schoolbook" w:hAnsi="Century Schoolbook" w:cs="Times New Roman"/>
          <w:noProof/>
        </w:rPr>
        <w:t xml:space="preserve"> Tissue-based map of the human proteome. </w:t>
      </w:r>
      <w:r w:rsidRPr="002307F9">
        <w:rPr>
          <w:rFonts w:ascii="Century Schoolbook" w:hAnsi="Century Schoolbook" w:cs="Times New Roman"/>
          <w:i/>
          <w:iCs/>
          <w:noProof/>
        </w:rPr>
        <w:t>Science (80-. ).</w:t>
      </w:r>
      <w:r w:rsidRPr="002307F9">
        <w:rPr>
          <w:rFonts w:ascii="Century Schoolbook" w:hAnsi="Century Schoolbook" w:cs="Times New Roman"/>
          <w:noProof/>
        </w:rPr>
        <w:t xml:space="preserve"> 2015;347(6220). doi:10.1126/science.1260419.</w:t>
      </w:r>
    </w:p>
    <w:p w14:paraId="6611B0F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4. </w:t>
      </w:r>
      <w:r w:rsidRPr="002307F9">
        <w:rPr>
          <w:rFonts w:ascii="Century Schoolbook" w:hAnsi="Century Schoolbook" w:cs="Times New Roman"/>
          <w:noProof/>
        </w:rPr>
        <w:tab/>
      </w:r>
      <w:r w:rsidRPr="002307F9">
        <w:rPr>
          <w:rFonts w:ascii="Century Schoolbook" w:hAnsi="Century Schoolbook" w:cs="Times New Roman"/>
          <w:b/>
          <w:bCs/>
          <w:noProof/>
        </w:rPr>
        <w:t>Tang M, Luo M, Lu W, Wang S, Zhang R, Liang W, Gu J, Yu X, Zhang X, Hu C.</w:t>
      </w:r>
      <w:r w:rsidRPr="002307F9">
        <w:rPr>
          <w:rFonts w:ascii="Century Schoolbook" w:hAnsi="Century Schoolbook" w:cs="Times New Roman"/>
          <w:noProof/>
        </w:rPr>
        <w:t xml:space="preserve"> Serum growth differentiation factor 15 is associated with glucose metabolism in the third trimester in Chinese pregnant women.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9:107823.</w:t>
      </w:r>
    </w:p>
    <w:p w14:paraId="4FBFF66F"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5. </w:t>
      </w:r>
      <w:r w:rsidRPr="002307F9">
        <w:rPr>
          <w:rFonts w:ascii="Century Schoolbook" w:hAnsi="Century Schoolbook" w:cs="Times New Roman"/>
          <w:noProof/>
        </w:rPr>
        <w:tab/>
      </w:r>
      <w:r w:rsidRPr="002307F9">
        <w:rPr>
          <w:rFonts w:ascii="Century Schoolbook" w:hAnsi="Century Schoolbook" w:cs="Times New Roman"/>
          <w:b/>
          <w:bCs/>
          <w:noProof/>
        </w:rPr>
        <w:t>Sugulle M, Dechend R, Herse F, Weedon-Fekjaer MS, Johnsen GM, Brosnihan KB, Anton L, Luft FC, Wollert KC, Kempf T, Staff AC.</w:t>
      </w:r>
      <w:r w:rsidRPr="002307F9">
        <w:rPr>
          <w:rFonts w:ascii="Century Schoolbook" w:hAnsi="Century Schoolbook" w:cs="Times New Roman"/>
          <w:noProof/>
        </w:rPr>
        <w:t xml:space="preserve"> Circulating and placental growth-differentiation factor 15 in preeclampsia and in pregnancy complicated by diabetes mellitus. </w:t>
      </w:r>
      <w:r w:rsidRPr="002307F9">
        <w:rPr>
          <w:rFonts w:ascii="Century Schoolbook" w:hAnsi="Century Schoolbook" w:cs="Times New Roman"/>
          <w:i/>
          <w:iCs/>
          <w:noProof/>
        </w:rPr>
        <w:t>Hypertension</w:t>
      </w:r>
      <w:r w:rsidRPr="002307F9">
        <w:rPr>
          <w:rFonts w:ascii="Century Schoolbook" w:hAnsi="Century Schoolbook" w:cs="Times New Roman"/>
          <w:noProof/>
        </w:rPr>
        <w:t xml:space="preserve"> 2009;54(1):106–112.</w:t>
      </w:r>
    </w:p>
    <w:p w14:paraId="125DEB53"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6. </w:t>
      </w:r>
      <w:r w:rsidRPr="002307F9">
        <w:rPr>
          <w:rFonts w:ascii="Century Schoolbook" w:hAnsi="Century Schoolbook" w:cs="Times New Roman"/>
          <w:noProof/>
        </w:rPr>
        <w:tab/>
      </w:r>
      <w:r w:rsidRPr="002307F9">
        <w:rPr>
          <w:rFonts w:ascii="Century Schoolbook" w:hAnsi="Century Schoolbook" w:cs="Times New Roman"/>
          <w:b/>
          <w:bCs/>
          <w:noProof/>
        </w:rPr>
        <w:t>Tong S, Marjono B, Brown DA, Mulvey S, Breit SN, Manuelpillai U, Wallace EM.</w:t>
      </w:r>
      <w:r w:rsidRPr="002307F9">
        <w:rPr>
          <w:rFonts w:ascii="Century Schoolbook" w:hAnsi="Century Schoolbook" w:cs="Times New Roman"/>
          <w:noProof/>
        </w:rPr>
        <w:t xml:space="preserve"> Serum concentrations of macrophage inhibitory cytokine 1 (MIC 1) as a predictor of miscarriage. </w:t>
      </w:r>
      <w:r w:rsidRPr="002307F9">
        <w:rPr>
          <w:rFonts w:ascii="Century Schoolbook" w:hAnsi="Century Schoolbook" w:cs="Times New Roman"/>
          <w:i/>
          <w:iCs/>
          <w:noProof/>
        </w:rPr>
        <w:t>Lancet</w:t>
      </w:r>
      <w:r w:rsidRPr="002307F9">
        <w:rPr>
          <w:rFonts w:ascii="Century Schoolbook" w:hAnsi="Century Schoolbook" w:cs="Times New Roman"/>
          <w:noProof/>
        </w:rPr>
        <w:t xml:space="preserve"> 2004;363(9403):129–130.</w:t>
      </w:r>
    </w:p>
    <w:p w14:paraId="3819915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7. </w:t>
      </w:r>
      <w:r w:rsidRPr="002307F9">
        <w:rPr>
          <w:rFonts w:ascii="Century Schoolbook" w:hAnsi="Century Schoolbook" w:cs="Times New Roman"/>
          <w:noProof/>
        </w:rPr>
        <w:tab/>
      </w:r>
      <w:r w:rsidRPr="002307F9">
        <w:rPr>
          <w:rFonts w:ascii="Century Schoolbook" w:hAnsi="Century Schoolbook" w:cs="Times New Roman"/>
          <w:b/>
          <w:bCs/>
          <w:noProof/>
        </w:rPr>
        <w:t>Munk PS, Valborgland T, Butt N, Larsen AI.</w:t>
      </w:r>
      <w:r w:rsidRPr="002307F9">
        <w:rPr>
          <w:rFonts w:ascii="Century Schoolbook" w:hAnsi="Century Schoolbook" w:cs="Times New Roman"/>
          <w:noProof/>
        </w:rPr>
        <w:t xml:space="preserve"> Response of growth differentiation factor-15 to percutaneous coronary intervention and regular exercise training. </w:t>
      </w:r>
      <w:r w:rsidRPr="002307F9">
        <w:rPr>
          <w:rFonts w:ascii="Century Schoolbook" w:hAnsi="Century Schoolbook" w:cs="Times New Roman"/>
          <w:i/>
          <w:iCs/>
          <w:noProof/>
        </w:rPr>
        <w:t>Scand. Cardiovasc. J.</w:t>
      </w:r>
      <w:r w:rsidRPr="002307F9">
        <w:rPr>
          <w:rFonts w:ascii="Century Schoolbook" w:hAnsi="Century Schoolbook" w:cs="Times New Roman"/>
          <w:noProof/>
        </w:rPr>
        <w:t xml:space="preserve"> 2011;45(1):27–32.</w:t>
      </w:r>
    </w:p>
    <w:p w14:paraId="47E892D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8. </w:t>
      </w:r>
      <w:r w:rsidRPr="002307F9">
        <w:rPr>
          <w:rFonts w:ascii="Century Schoolbook" w:hAnsi="Century Schoolbook" w:cs="Times New Roman"/>
          <w:noProof/>
        </w:rPr>
        <w:tab/>
      </w:r>
      <w:r w:rsidRPr="002307F9">
        <w:rPr>
          <w:rFonts w:ascii="Century Schoolbook" w:hAnsi="Century Schoolbook" w:cs="Times New Roman"/>
          <w:b/>
          <w:bCs/>
          <w:noProof/>
        </w:rPr>
        <w:t>Galliera E, Lombardi G, Marazzi MG, Grasso D, Vianello E, Pozzoni R, Banfi G, Corsi Romanelli MM.</w:t>
      </w:r>
      <w:r w:rsidRPr="002307F9">
        <w:rPr>
          <w:rFonts w:ascii="Century Schoolbook" w:hAnsi="Century Schoolbook" w:cs="Times New Roman"/>
          <w:noProof/>
        </w:rPr>
        <w:t xml:space="preserve"> Acute exercise in elite rugby players increases the circulating level of the cardiovascular biomarker GDF-15. </w:t>
      </w:r>
      <w:r w:rsidRPr="002307F9">
        <w:rPr>
          <w:rFonts w:ascii="Century Schoolbook" w:hAnsi="Century Schoolbook" w:cs="Times New Roman"/>
          <w:i/>
          <w:iCs/>
          <w:noProof/>
        </w:rPr>
        <w:t>Scand. J. Clin. Lab. Invest.</w:t>
      </w:r>
      <w:r w:rsidRPr="002307F9">
        <w:rPr>
          <w:rFonts w:ascii="Century Schoolbook" w:hAnsi="Century Schoolbook" w:cs="Times New Roman"/>
          <w:noProof/>
        </w:rPr>
        <w:t xml:space="preserve"> 2014;74(6):492–499.</w:t>
      </w:r>
    </w:p>
    <w:p w14:paraId="40550CD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9. </w:t>
      </w:r>
      <w:r w:rsidRPr="002307F9">
        <w:rPr>
          <w:rFonts w:ascii="Century Schoolbook" w:hAnsi="Century Schoolbook" w:cs="Times New Roman"/>
          <w:noProof/>
        </w:rPr>
        <w:tab/>
      </w:r>
      <w:r w:rsidRPr="002307F9">
        <w:rPr>
          <w:rFonts w:ascii="Century Schoolbook" w:hAnsi="Century Schoolbook" w:cs="Times New Roman"/>
          <w:b/>
          <w:bCs/>
          <w:noProof/>
        </w:rPr>
        <w:t>Joung KH, Kim JM, Yi H-S, Lee JH, Kim KS, Kim HJ, Shong M, Ku BJ.</w:t>
      </w:r>
      <w:r w:rsidRPr="002307F9">
        <w:rPr>
          <w:rFonts w:ascii="Century Schoolbook" w:hAnsi="Century Schoolbook" w:cs="Times New Roman"/>
          <w:noProof/>
        </w:rPr>
        <w:t xml:space="preserve"> Effects of exercise program on normal responsiveness of serum GDF15 in middle-aged women.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6;120:S65–S66.</w:t>
      </w:r>
    </w:p>
    <w:p w14:paraId="19DAF87D"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0. </w:t>
      </w:r>
      <w:r w:rsidRPr="002307F9">
        <w:rPr>
          <w:rFonts w:ascii="Century Schoolbook" w:hAnsi="Century Schoolbook" w:cs="Times New Roman"/>
          <w:noProof/>
        </w:rPr>
        <w:tab/>
      </w:r>
      <w:r w:rsidRPr="002307F9">
        <w:rPr>
          <w:rFonts w:ascii="Century Schoolbook" w:hAnsi="Century Schoolbook" w:cs="Times New Roman"/>
          <w:b/>
          <w:bCs/>
          <w:noProof/>
        </w:rPr>
        <w:t>Kleinert M, Clemmensen C, Sjøberg KA, Carl CS, Jeppesen JF, Wojtaszewski JFP, Kiens B, Richter EA.</w:t>
      </w:r>
      <w:r w:rsidRPr="002307F9">
        <w:rPr>
          <w:rFonts w:ascii="Century Schoolbook" w:hAnsi="Century Schoolbook" w:cs="Times New Roman"/>
          <w:noProof/>
        </w:rPr>
        <w:t xml:space="preserve"> Exercise increases circulating GDF15 in humans. </w:t>
      </w:r>
      <w:r w:rsidRPr="002307F9">
        <w:rPr>
          <w:rFonts w:ascii="Century Schoolbook" w:hAnsi="Century Schoolbook" w:cs="Times New Roman"/>
          <w:i/>
          <w:iCs/>
          <w:noProof/>
        </w:rPr>
        <w:t>Mol. Metab.</w:t>
      </w:r>
      <w:r w:rsidRPr="002307F9">
        <w:rPr>
          <w:rFonts w:ascii="Century Schoolbook" w:hAnsi="Century Schoolbook" w:cs="Times New Roman"/>
          <w:noProof/>
        </w:rPr>
        <w:t xml:space="preserve"> 2018;9(January):187–191.</w:t>
      </w:r>
    </w:p>
    <w:p w14:paraId="007B9F77"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1. </w:t>
      </w:r>
      <w:r w:rsidRPr="002307F9">
        <w:rPr>
          <w:rFonts w:ascii="Century Schoolbook" w:hAnsi="Century Schoolbook" w:cs="Times New Roman"/>
          <w:noProof/>
        </w:rPr>
        <w:tab/>
      </w:r>
      <w:r w:rsidRPr="002307F9">
        <w:rPr>
          <w:rFonts w:ascii="Century Schoolbook" w:hAnsi="Century Schoolbook" w:cs="Times New Roman"/>
          <w:b/>
          <w:bCs/>
          <w:noProof/>
        </w:rPr>
        <w:t>Zhang H, Fealy CE, Kirwan JP.</w:t>
      </w:r>
      <w:r w:rsidRPr="002307F9">
        <w:rPr>
          <w:rFonts w:ascii="Century Schoolbook" w:hAnsi="Century Schoolbook" w:cs="Times New Roman"/>
          <w:noProof/>
        </w:rPr>
        <w:t xml:space="preserve"> Exercise Training Promotes a GDF15 Associated Reduction in Fat Mass in Older Adults with Obesity. </w:t>
      </w:r>
      <w:r w:rsidRPr="002307F9">
        <w:rPr>
          <w:rFonts w:ascii="Century Schoolbook" w:hAnsi="Century Schoolbook" w:cs="Times New Roman"/>
          <w:i/>
          <w:iCs/>
          <w:noProof/>
        </w:rPr>
        <w:t>Am. J. Physiol. Metab.</w:t>
      </w:r>
      <w:r w:rsidRPr="002307F9">
        <w:rPr>
          <w:rFonts w:ascii="Century Schoolbook" w:hAnsi="Century Schoolbook" w:cs="Times New Roman"/>
          <w:noProof/>
        </w:rPr>
        <w:t xml:space="preserve"> 2019:ajpendo.00439.2018.</w:t>
      </w:r>
    </w:p>
    <w:p w14:paraId="21A159B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2. </w:t>
      </w:r>
      <w:r w:rsidRPr="002307F9">
        <w:rPr>
          <w:rFonts w:ascii="Century Schoolbook" w:hAnsi="Century Schoolbook" w:cs="Times New Roman"/>
          <w:noProof/>
        </w:rPr>
        <w:tab/>
      </w:r>
      <w:r w:rsidRPr="002307F9">
        <w:rPr>
          <w:rFonts w:ascii="Century Schoolbook" w:hAnsi="Century Schoolbook" w:cs="Times New Roman"/>
          <w:b/>
          <w:bCs/>
          <w:noProof/>
        </w:rPr>
        <w:t>Mullican SE, Lin-Schmidt X, Chin C-N, Chavez JA, Furman JL, Armstrong AA, Beck SC, South VJ, Dinh TQ, Cash-Mason TD, Cavanaugh CR, Nelson S, Huang C, Hunter MJ, Rangwala SM.</w:t>
      </w:r>
      <w:r w:rsidRPr="002307F9">
        <w:rPr>
          <w:rFonts w:ascii="Century Schoolbook" w:hAnsi="Century Schoolbook" w:cs="Times New Roman"/>
          <w:noProof/>
        </w:rPr>
        <w:t xml:space="preserve"> GFRAL is the receptor for GDF15 and the ligand promotes weight loss in mice and nonhuman primates.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150–1157.</w:t>
      </w:r>
    </w:p>
    <w:p w14:paraId="45FBB83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3. </w:t>
      </w:r>
      <w:r w:rsidRPr="002307F9">
        <w:rPr>
          <w:rFonts w:ascii="Century Schoolbook" w:hAnsi="Century Schoolbook" w:cs="Times New Roman"/>
          <w:noProof/>
        </w:rPr>
        <w:tab/>
      </w:r>
      <w:r w:rsidRPr="002307F9">
        <w:rPr>
          <w:rFonts w:ascii="Century Schoolbook" w:hAnsi="Century Schoolbook" w:cs="Times New Roman"/>
          <w:b/>
          <w:bCs/>
          <w:noProof/>
        </w:rPr>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Chen YA, </w:t>
      </w:r>
      <w:r w:rsidRPr="002307F9">
        <w:rPr>
          <w:rFonts w:ascii="Century Schoolbook" w:hAnsi="Century Schoolbook" w:cs="Times New Roman"/>
          <w:b/>
          <w:bCs/>
          <w:noProof/>
        </w:rPr>
        <w:lastRenderedPageBreak/>
        <w:t>Tian H, Allan BB.</w:t>
      </w:r>
      <w:r w:rsidRPr="002307F9">
        <w:rPr>
          <w:rFonts w:ascii="Century Schoolbook" w:hAnsi="Century Schoolbook" w:cs="Times New Roman"/>
          <w:noProof/>
        </w:rPr>
        <w:t xml:space="preserve"> Non-homeostatic body weight regulation through a brainstem-restricted receptor for GDF15. </w:t>
      </w:r>
      <w:r w:rsidRPr="002307F9">
        <w:rPr>
          <w:rFonts w:ascii="Century Schoolbook" w:hAnsi="Century Schoolbook" w:cs="Times New Roman"/>
          <w:i/>
          <w:iCs/>
          <w:noProof/>
        </w:rPr>
        <w:t>Nature</w:t>
      </w:r>
      <w:r w:rsidRPr="002307F9">
        <w:rPr>
          <w:rFonts w:ascii="Century Schoolbook" w:hAnsi="Century Schoolbook" w:cs="Times New Roman"/>
          <w:noProof/>
        </w:rPr>
        <w:t xml:space="preserve"> 2017;550(7675):255–259.</w:t>
      </w:r>
    </w:p>
    <w:p w14:paraId="64D8040A"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4. </w:t>
      </w:r>
      <w:r w:rsidRPr="002307F9">
        <w:rPr>
          <w:rFonts w:ascii="Century Schoolbook" w:hAnsi="Century Schoolbook" w:cs="Times New Roman"/>
          <w:noProof/>
        </w:rPr>
        <w:tab/>
      </w:r>
      <w:r w:rsidRPr="002307F9">
        <w:rPr>
          <w:rFonts w:ascii="Century Schoolbook" w:hAnsi="Century Schoolbook" w:cs="Times New Roman"/>
          <w:b/>
          <w:bCs/>
          <w:noProof/>
        </w:rPr>
        <w:t>Tran T, Yang J, Gardner J, Xiong Y.</w:t>
      </w:r>
      <w:r w:rsidRPr="002307F9">
        <w:rPr>
          <w:rFonts w:ascii="Century Schoolbook" w:hAnsi="Century Schoolbook" w:cs="Times New Roman"/>
          <w:noProof/>
        </w:rPr>
        <w:t xml:space="preserve"> GDF15 deficiency promotes high fat diet-induced obesity in mice. Peterson JM, ed. </w:t>
      </w:r>
      <w:r w:rsidRPr="002307F9">
        <w:rPr>
          <w:rFonts w:ascii="Century Schoolbook" w:hAnsi="Century Schoolbook" w:cs="Times New Roman"/>
          <w:i/>
          <w:iCs/>
          <w:noProof/>
        </w:rPr>
        <w:t>PLoS One</w:t>
      </w:r>
      <w:r w:rsidRPr="002307F9">
        <w:rPr>
          <w:rFonts w:ascii="Century Schoolbook" w:hAnsi="Century Schoolbook" w:cs="Times New Roman"/>
          <w:noProof/>
        </w:rPr>
        <w:t xml:space="preserve"> 2018;13(8):e0201584.</w:t>
      </w:r>
    </w:p>
    <w:p w14:paraId="4E1FF02A"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5. </w:t>
      </w:r>
      <w:r w:rsidRPr="002307F9">
        <w:rPr>
          <w:rFonts w:ascii="Century Schoolbook" w:hAnsi="Century Schoolbook" w:cs="Times New Roman"/>
          <w:noProof/>
        </w:rPr>
        <w:tab/>
      </w:r>
      <w:r w:rsidRPr="002307F9">
        <w:rPr>
          <w:rFonts w:ascii="Century Schoolbook" w:hAnsi="Century Schoolbook" w:cs="Times New Roman"/>
          <w:b/>
          <w:bCs/>
          <w:noProof/>
        </w:rPr>
        <w:t>Tsai VW-W, Zhang HP, Manandhar R, Schofield P, Christ D, Lee-Ng KKM, Lebhar H, Marquis CP, Husaini Y, Brown DA, Breit SN.</w:t>
      </w:r>
      <w:r w:rsidRPr="002307F9">
        <w:rPr>
          <w:rFonts w:ascii="Century Schoolbook" w:hAnsi="Century Schoolbook" w:cs="Times New Roman"/>
          <w:noProof/>
        </w:rPr>
        <w:t xml:space="preserve"> GDF15 mediates adiposity resistance through actions on GFRAL neurons in the hindbrain AP/NTS. </w:t>
      </w:r>
      <w:r w:rsidRPr="002307F9">
        <w:rPr>
          <w:rFonts w:ascii="Century Schoolbook" w:hAnsi="Century Schoolbook" w:cs="Times New Roman"/>
          <w:i/>
          <w:iCs/>
          <w:noProof/>
        </w:rPr>
        <w:t>Int. J. Obes.</w:t>
      </w:r>
      <w:r w:rsidRPr="002307F9">
        <w:rPr>
          <w:rFonts w:ascii="Century Schoolbook" w:hAnsi="Century Schoolbook" w:cs="Times New Roman"/>
          <w:noProof/>
        </w:rPr>
        <w:t xml:space="preserve"> 2019. doi:10.1038/s41366-019-0365-5.</w:t>
      </w:r>
    </w:p>
    <w:p w14:paraId="3A4D50C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6. </w:t>
      </w:r>
      <w:r w:rsidRPr="002307F9">
        <w:rPr>
          <w:rFonts w:ascii="Century Schoolbook" w:hAnsi="Century Schoolbook" w:cs="Times New Roman"/>
          <w:noProof/>
        </w:rPr>
        <w:tab/>
      </w:r>
      <w:r w:rsidRPr="002307F9">
        <w:rPr>
          <w:rFonts w:ascii="Century Schoolbook" w:hAnsi="Century Schoolbook" w:cs="Times New Roman"/>
          <w:b/>
          <w:bCs/>
          <w:noProof/>
        </w:rPr>
        <w:t>Emmerson PJ, Wang F, Du Y, Liu Q, Pickard RT, Gonciarz MD, Coskun T, Hamang MJ, Sindelar DK, Ballman KK, Foltz LA, Muppidi A, Alsina-Fernandez J, Barnard GC, Tang JX, Liu X, Mao X, Siegel R, Sloan JH, Mitchell PJ, Zhang BB, Gimeno RE, Shan B, Wu X.</w:t>
      </w:r>
      <w:r w:rsidRPr="002307F9">
        <w:rPr>
          <w:rFonts w:ascii="Century Schoolbook" w:hAnsi="Century Schoolbook" w:cs="Times New Roman"/>
          <w:noProof/>
        </w:rPr>
        <w:t xml:space="preserve"> The metabolic effects of GDF15 are mediated by the orphan receptor GFRAL.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215–1219.</w:t>
      </w:r>
    </w:p>
    <w:p w14:paraId="431FB941" w14:textId="77777777" w:rsidR="002307F9" w:rsidRPr="002307F9" w:rsidRDefault="002307F9" w:rsidP="002307F9">
      <w:pPr>
        <w:widowControl w:val="0"/>
        <w:autoSpaceDE w:val="0"/>
        <w:autoSpaceDN w:val="0"/>
        <w:adjustRightInd w:val="0"/>
        <w:ind w:left="640" w:hanging="640"/>
        <w:rPr>
          <w:rFonts w:ascii="Century Schoolbook" w:hAnsi="Century Schoolbook"/>
          <w:noProof/>
        </w:rPr>
      </w:pPr>
      <w:r w:rsidRPr="002307F9">
        <w:rPr>
          <w:rFonts w:ascii="Century Schoolbook" w:hAnsi="Century Schoolbook" w:cs="Times New Roman"/>
          <w:noProof/>
        </w:rPr>
        <w:t xml:space="preserve">37. </w:t>
      </w:r>
      <w:r w:rsidRPr="002307F9">
        <w:rPr>
          <w:rFonts w:ascii="Century Schoolbook" w:hAnsi="Century Schoolbook" w:cs="Times New Roman"/>
          <w:noProof/>
        </w:rPr>
        <w:tab/>
      </w:r>
      <w:r w:rsidRPr="002307F9">
        <w:rPr>
          <w:rFonts w:ascii="Century Schoolbook" w:hAnsi="Century Schoolbook" w:cs="Times New Roman"/>
          <w:b/>
          <w:bCs/>
          <w:noProof/>
        </w:rPr>
        <w:t>Yang L, Chang C-C, Sun Z, Madsen D, Zhu H, Padkjær SB, Wu X, Huang T, Hultman K, Paulsen SJ, Wang J, Bugge A, Frantzen JB, Nørgaard P, Jeppesen JF, Yang Z, Secher A, Chen H, Li X, John LM, Shan B, He Z, Gao X, Su J, Hansen KT, Yang W, Jørgensen SB.</w:t>
      </w:r>
      <w:r w:rsidRPr="002307F9">
        <w:rPr>
          <w:rFonts w:ascii="Century Schoolbook" w:hAnsi="Century Schoolbook" w:cs="Times New Roman"/>
          <w:noProof/>
        </w:rPr>
        <w:t xml:space="preserve"> GFRAL is the receptor for GDF15 and is required for the anti-obesity effects of the ligand.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158–1166.</w:t>
      </w:r>
    </w:p>
    <w:p w14:paraId="4FD305D7" w14:textId="34818C41" w:rsidR="00A857D5" w:rsidRDefault="0098529C" w:rsidP="002307F9">
      <w:pPr>
        <w:widowControl w:val="0"/>
        <w:autoSpaceDE w:val="0"/>
        <w:autoSpaceDN w:val="0"/>
        <w:adjustRightInd w:val="0"/>
        <w:ind w:left="640" w:hanging="640"/>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fldChar w:fldCharType="end"/>
      </w:r>
      <w:r w:rsidR="00A857D5">
        <w:rPr>
          <w:rFonts w:eastAsia="Times New Roman"/>
          <w:shd w:val="clear" w:color="auto" w:fill="FFFFFF"/>
        </w:rPr>
        <w:br w:type="page"/>
      </w:r>
    </w:p>
    <w:p w14:paraId="3DA6F2F9" w14:textId="34E4FD37"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Figure/Table Legends</w:t>
      </w:r>
    </w:p>
    <w:p w14:paraId="45594C03" w14:textId="7BD5B450" w:rsidR="000C06E4" w:rsidRDefault="000C06E4"/>
    <w:p w14:paraId="507350B4" w14:textId="368F89C9" w:rsidR="007C37D9" w:rsidRDefault="007C37D9">
      <w:r>
        <w:t>Table 1: Composition of diets used in this study.</w:t>
      </w:r>
    </w:p>
    <w:p w14:paraId="3BA5A9C7" w14:textId="5D6F1540" w:rsidR="007C37D9" w:rsidRDefault="007C37D9"/>
    <w:tbl>
      <w:tblPr>
        <w:tblStyle w:val="TableGrid"/>
        <w:tblW w:w="8345" w:type="dxa"/>
        <w:tblLook w:val="04A0" w:firstRow="1" w:lastRow="0" w:firstColumn="1" w:lastColumn="0" w:noHBand="0" w:noVBand="1"/>
      </w:tblPr>
      <w:tblGrid>
        <w:gridCol w:w="1895"/>
        <w:gridCol w:w="1806"/>
        <w:gridCol w:w="2069"/>
        <w:gridCol w:w="2575"/>
      </w:tblGrid>
      <w:tr w:rsidR="00706736" w14:paraId="362099C3" w14:textId="61397C54" w:rsidTr="00706736">
        <w:tc>
          <w:tcPr>
            <w:tcW w:w="1895" w:type="dxa"/>
          </w:tcPr>
          <w:p w14:paraId="42D82956" w14:textId="77777777" w:rsidR="00706736" w:rsidRDefault="00706736" w:rsidP="00706736"/>
        </w:tc>
        <w:tc>
          <w:tcPr>
            <w:tcW w:w="1806" w:type="dxa"/>
          </w:tcPr>
          <w:p w14:paraId="6DB439F7" w14:textId="6CB75D4F" w:rsidR="00706736" w:rsidRPr="004F0A9F" w:rsidRDefault="00706736" w:rsidP="00706736">
            <w:pPr>
              <w:rPr>
                <w:b/>
              </w:rPr>
            </w:pPr>
            <w:r w:rsidRPr="004F0A9F">
              <w:rPr>
                <w:b/>
              </w:rPr>
              <w:t xml:space="preserve">Control Diet </w:t>
            </w:r>
          </w:p>
        </w:tc>
        <w:tc>
          <w:tcPr>
            <w:tcW w:w="2069" w:type="dxa"/>
          </w:tcPr>
          <w:p w14:paraId="3165FE42" w14:textId="7732A380" w:rsidR="00706736" w:rsidRPr="004F0A9F" w:rsidRDefault="00706736" w:rsidP="00706736">
            <w:pPr>
              <w:rPr>
                <w:b/>
              </w:rPr>
            </w:pPr>
            <w:r w:rsidRPr="004F0A9F">
              <w:rPr>
                <w:b/>
              </w:rPr>
              <w:t xml:space="preserve">Ketogenic Diet </w:t>
            </w:r>
          </w:p>
        </w:tc>
        <w:tc>
          <w:tcPr>
            <w:tcW w:w="2575" w:type="dxa"/>
          </w:tcPr>
          <w:p w14:paraId="08D81FAD" w14:textId="0D33D098" w:rsidR="00706736" w:rsidRPr="004F0A9F" w:rsidRDefault="00706736" w:rsidP="00706736">
            <w:pPr>
              <w:rPr>
                <w:b/>
              </w:rPr>
            </w:pPr>
            <w:r w:rsidRPr="004F0A9F">
              <w:rPr>
                <w:b/>
              </w:rPr>
              <w:t xml:space="preserve">Normal Chow Diet  </w:t>
            </w:r>
          </w:p>
        </w:tc>
      </w:tr>
      <w:tr w:rsidR="00706736" w14:paraId="36C1C998" w14:textId="08949378" w:rsidTr="00706736">
        <w:tc>
          <w:tcPr>
            <w:tcW w:w="1895" w:type="dxa"/>
          </w:tcPr>
          <w:p w14:paraId="1BB7B060" w14:textId="622BA55A" w:rsidR="00706736" w:rsidRDefault="00706736" w:rsidP="00706736">
            <w:r>
              <w:t>Carbohydrate</w:t>
            </w:r>
          </w:p>
        </w:tc>
        <w:tc>
          <w:tcPr>
            <w:tcW w:w="1806" w:type="dxa"/>
          </w:tcPr>
          <w:p w14:paraId="288CA5CF" w14:textId="6BB6F3A2" w:rsidR="00706736" w:rsidRDefault="00706736" w:rsidP="00706736">
            <w:r>
              <w:t>75%</w:t>
            </w:r>
          </w:p>
        </w:tc>
        <w:tc>
          <w:tcPr>
            <w:tcW w:w="2069" w:type="dxa"/>
          </w:tcPr>
          <w:p w14:paraId="69E93CAA" w14:textId="6672F25C" w:rsidR="00706736" w:rsidRDefault="00706736" w:rsidP="00706736">
            <w:r>
              <w:t>0%</w:t>
            </w:r>
          </w:p>
        </w:tc>
        <w:tc>
          <w:tcPr>
            <w:tcW w:w="2575" w:type="dxa"/>
          </w:tcPr>
          <w:p w14:paraId="5391CE8D" w14:textId="2C42C540" w:rsidR="00706736" w:rsidRDefault="00706736" w:rsidP="00706736">
            <w:r>
              <w:t>36%</w:t>
            </w:r>
          </w:p>
        </w:tc>
      </w:tr>
      <w:tr w:rsidR="00706736" w14:paraId="0B7AD322" w14:textId="1F9C6859" w:rsidTr="00706736">
        <w:tc>
          <w:tcPr>
            <w:tcW w:w="1895" w:type="dxa"/>
          </w:tcPr>
          <w:p w14:paraId="435FAC6D" w14:textId="69FEB96A" w:rsidR="00706736" w:rsidRDefault="00706736" w:rsidP="00706736">
            <w:r>
              <w:t>Protein</w:t>
            </w:r>
          </w:p>
        </w:tc>
        <w:tc>
          <w:tcPr>
            <w:tcW w:w="1806" w:type="dxa"/>
          </w:tcPr>
          <w:p w14:paraId="27192A5C" w14:textId="44DA6187" w:rsidR="00706736" w:rsidRDefault="00706736" w:rsidP="00706736">
            <w:r>
              <w:t>15%</w:t>
            </w:r>
          </w:p>
        </w:tc>
        <w:tc>
          <w:tcPr>
            <w:tcW w:w="2069" w:type="dxa"/>
          </w:tcPr>
          <w:p w14:paraId="49DE9370" w14:textId="64B2A7F3" w:rsidR="00706736" w:rsidRDefault="00706736" w:rsidP="00706736">
            <w:r>
              <w:t>15%</w:t>
            </w:r>
          </w:p>
        </w:tc>
        <w:tc>
          <w:tcPr>
            <w:tcW w:w="2575" w:type="dxa"/>
          </w:tcPr>
          <w:p w14:paraId="766DE227" w14:textId="1895FC2C" w:rsidR="00706736" w:rsidRDefault="00706736" w:rsidP="00706736">
            <w:r>
              <w:t>24%</w:t>
            </w:r>
          </w:p>
        </w:tc>
      </w:tr>
      <w:tr w:rsidR="00706736" w14:paraId="3FBBEF1A" w14:textId="36726282" w:rsidTr="00706736">
        <w:tc>
          <w:tcPr>
            <w:tcW w:w="1895" w:type="dxa"/>
          </w:tcPr>
          <w:p w14:paraId="02026C50" w14:textId="4E4359C0" w:rsidR="00706736" w:rsidRDefault="00706736" w:rsidP="00706736">
            <w:r>
              <w:t>Lipid</w:t>
            </w:r>
          </w:p>
        </w:tc>
        <w:tc>
          <w:tcPr>
            <w:tcW w:w="1806" w:type="dxa"/>
          </w:tcPr>
          <w:p w14:paraId="0EC53CD8" w14:textId="577CA47C" w:rsidR="00706736" w:rsidRDefault="00706736" w:rsidP="00706736">
            <w:r>
              <w:t>10%</w:t>
            </w:r>
          </w:p>
        </w:tc>
        <w:tc>
          <w:tcPr>
            <w:tcW w:w="2069" w:type="dxa"/>
          </w:tcPr>
          <w:p w14:paraId="5ACECAFD" w14:textId="0EA93286" w:rsidR="00706736" w:rsidRDefault="00706736" w:rsidP="00706736">
            <w:r>
              <w:t>85%</w:t>
            </w:r>
          </w:p>
        </w:tc>
        <w:tc>
          <w:tcPr>
            <w:tcW w:w="2575" w:type="dxa"/>
          </w:tcPr>
          <w:p w14:paraId="777474A2" w14:textId="4CF7E83E" w:rsidR="00706736" w:rsidRDefault="00706736" w:rsidP="00706736">
            <w:r>
              <w:t>5%</w:t>
            </w:r>
          </w:p>
        </w:tc>
      </w:tr>
    </w:tbl>
    <w:p w14:paraId="098F2FEA" w14:textId="5B3EE800" w:rsidR="007C37D9" w:rsidRDefault="007C37D9"/>
    <w:p w14:paraId="17573BD8" w14:textId="6D5BC654" w:rsidR="00D17276" w:rsidRDefault="00D17276">
      <w:r>
        <w:t xml:space="preserve">Table 2: </w:t>
      </w:r>
      <w:r w:rsidR="004F0A9F">
        <w:t>R</w:t>
      </w:r>
      <w:r>
        <w:t>esource identification information.</w:t>
      </w:r>
    </w:p>
    <w:p w14:paraId="4C1378E6" w14:textId="77777777" w:rsidR="00D17276" w:rsidRDefault="00D17276"/>
    <w:tbl>
      <w:tblPr>
        <w:tblStyle w:val="TableGrid"/>
        <w:tblW w:w="0" w:type="auto"/>
        <w:tblLook w:val="04A0" w:firstRow="1" w:lastRow="0" w:firstColumn="1" w:lastColumn="0" w:noHBand="0" w:noVBand="1"/>
      </w:tblPr>
      <w:tblGrid>
        <w:gridCol w:w="1655"/>
        <w:gridCol w:w="3380"/>
        <w:gridCol w:w="3026"/>
      </w:tblGrid>
      <w:tr w:rsidR="00D17276" w14:paraId="2BE836A3" w14:textId="77777777" w:rsidTr="001C3EEE">
        <w:tc>
          <w:tcPr>
            <w:tcW w:w="1655" w:type="dxa"/>
          </w:tcPr>
          <w:p w14:paraId="00F894A8" w14:textId="22AB93D3" w:rsidR="00D17276" w:rsidRPr="004F0A9F" w:rsidRDefault="00D17276">
            <w:pPr>
              <w:rPr>
                <w:b/>
              </w:rPr>
            </w:pPr>
            <w:r w:rsidRPr="004F0A9F">
              <w:rPr>
                <w:b/>
              </w:rPr>
              <w:t>Type</w:t>
            </w:r>
          </w:p>
        </w:tc>
        <w:tc>
          <w:tcPr>
            <w:tcW w:w="3380" w:type="dxa"/>
          </w:tcPr>
          <w:p w14:paraId="5B6B96A5" w14:textId="360A7188" w:rsidR="00D17276" w:rsidRPr="004F0A9F" w:rsidRDefault="00D17276">
            <w:pPr>
              <w:rPr>
                <w:b/>
              </w:rPr>
            </w:pPr>
            <w:r w:rsidRPr="004F0A9F">
              <w:rPr>
                <w:b/>
              </w:rPr>
              <w:t>Resource</w:t>
            </w:r>
          </w:p>
        </w:tc>
        <w:tc>
          <w:tcPr>
            <w:tcW w:w="2854" w:type="dxa"/>
          </w:tcPr>
          <w:p w14:paraId="497F18D3" w14:textId="22A71A16" w:rsidR="00D17276" w:rsidRPr="004F0A9F" w:rsidRDefault="00D17276">
            <w:pPr>
              <w:rPr>
                <w:b/>
              </w:rPr>
            </w:pPr>
            <w:r w:rsidRPr="004F0A9F">
              <w:rPr>
                <w:b/>
              </w:rPr>
              <w:t>Identifier</w:t>
            </w:r>
          </w:p>
        </w:tc>
      </w:tr>
      <w:tr w:rsidR="006822DD" w14:paraId="4615D866" w14:textId="77777777" w:rsidTr="001C3EEE">
        <w:tc>
          <w:tcPr>
            <w:tcW w:w="1655" w:type="dxa"/>
          </w:tcPr>
          <w:p w14:paraId="32AFA8D6" w14:textId="1A041C70" w:rsidR="006822DD" w:rsidRDefault="006822DD">
            <w:r>
              <w:t>Mouse Line</w:t>
            </w:r>
          </w:p>
        </w:tc>
        <w:tc>
          <w:tcPr>
            <w:tcW w:w="3380" w:type="dxa"/>
          </w:tcPr>
          <w:p w14:paraId="17ECE007" w14:textId="6DD78C63" w:rsidR="006822DD" w:rsidRPr="006822DD" w:rsidRDefault="006822DD">
            <w:pPr>
              <w:rPr>
                <w:i/>
              </w:rPr>
            </w:pPr>
            <w:proofErr w:type="spellStart"/>
            <w:r w:rsidRPr="006822DD">
              <w:rPr>
                <w:i/>
              </w:rPr>
              <w:t>Ckmm-Cre</w:t>
            </w:r>
            <w:proofErr w:type="spellEnd"/>
          </w:p>
        </w:tc>
        <w:tc>
          <w:tcPr>
            <w:tcW w:w="2854" w:type="dxa"/>
          </w:tcPr>
          <w:p w14:paraId="755B2E8D" w14:textId="3CC831A9" w:rsidR="006822DD" w:rsidRPr="00D17276" w:rsidRDefault="006822DD">
            <w:proofErr w:type="gramStart"/>
            <w:r>
              <w:t>RRID:IMSR</w:t>
            </w:r>
            <w:proofErr w:type="gramEnd"/>
            <w:r>
              <w:t>_JAX:</w:t>
            </w:r>
            <w:r w:rsidRPr="006822DD">
              <w:t>006405</w:t>
            </w:r>
          </w:p>
        </w:tc>
      </w:tr>
      <w:tr w:rsidR="006822DD" w14:paraId="6643D5A5" w14:textId="77777777" w:rsidTr="001C3EEE">
        <w:tc>
          <w:tcPr>
            <w:tcW w:w="1655" w:type="dxa"/>
          </w:tcPr>
          <w:p w14:paraId="6A919ABC" w14:textId="6B6D6DB1" w:rsidR="006822DD" w:rsidRDefault="006822DD">
            <w:r>
              <w:t>Mouse Line</w:t>
            </w:r>
          </w:p>
        </w:tc>
        <w:tc>
          <w:tcPr>
            <w:tcW w:w="3380" w:type="dxa"/>
          </w:tcPr>
          <w:p w14:paraId="6EEA1A4D" w14:textId="5FE2478D" w:rsidR="006822DD" w:rsidRDefault="006822DD">
            <w:r w:rsidRPr="006822DD">
              <w:rPr>
                <w:i/>
              </w:rPr>
              <w:t>Tsc1</w:t>
            </w:r>
            <w:r>
              <w:t xml:space="preserve"> </w:t>
            </w:r>
            <w:proofErr w:type="spellStart"/>
            <w:r>
              <w:t>Floxed</w:t>
            </w:r>
            <w:proofErr w:type="spellEnd"/>
          </w:p>
        </w:tc>
        <w:tc>
          <w:tcPr>
            <w:tcW w:w="2854" w:type="dxa"/>
          </w:tcPr>
          <w:p w14:paraId="25FFED6B" w14:textId="36249AC5" w:rsidR="006822DD" w:rsidRPr="00D17276" w:rsidRDefault="006822DD">
            <w:proofErr w:type="gramStart"/>
            <w:r>
              <w:t>RRID:IMSR</w:t>
            </w:r>
            <w:proofErr w:type="gramEnd"/>
            <w:r>
              <w:t>_JAX:</w:t>
            </w:r>
            <w:r w:rsidRPr="006822DD">
              <w:t>005680</w:t>
            </w:r>
          </w:p>
        </w:tc>
      </w:tr>
      <w:tr w:rsidR="00D17276" w14:paraId="04ACAFF9" w14:textId="77777777" w:rsidTr="001C3EEE">
        <w:tc>
          <w:tcPr>
            <w:tcW w:w="1655" w:type="dxa"/>
          </w:tcPr>
          <w:p w14:paraId="0A55F07E" w14:textId="495A7291" w:rsidR="00D17276" w:rsidRDefault="00D17276">
            <w:r>
              <w:t>Mouse Line</w:t>
            </w:r>
          </w:p>
        </w:tc>
        <w:tc>
          <w:tcPr>
            <w:tcW w:w="3380" w:type="dxa"/>
          </w:tcPr>
          <w:p w14:paraId="1DF7D1EB" w14:textId="775CC99B" w:rsidR="00D17276" w:rsidRDefault="00D17276">
            <w:r>
              <w:t>A/J</w:t>
            </w:r>
          </w:p>
        </w:tc>
        <w:tc>
          <w:tcPr>
            <w:tcW w:w="2854" w:type="dxa"/>
          </w:tcPr>
          <w:p w14:paraId="473CDB0F" w14:textId="48BC6998" w:rsidR="00D17276" w:rsidRDefault="00D17276">
            <w:proofErr w:type="gramStart"/>
            <w:r w:rsidRPr="00D17276">
              <w:t>RRID:IMSR</w:t>
            </w:r>
            <w:proofErr w:type="gramEnd"/>
            <w:r w:rsidRPr="00D17276">
              <w:t>_JAX:000646</w:t>
            </w:r>
          </w:p>
        </w:tc>
      </w:tr>
      <w:tr w:rsidR="00D17276" w14:paraId="6D026C33" w14:textId="77777777" w:rsidTr="001C3EEE">
        <w:tc>
          <w:tcPr>
            <w:tcW w:w="1655" w:type="dxa"/>
          </w:tcPr>
          <w:p w14:paraId="6FE79342" w14:textId="3290218C" w:rsidR="00D17276" w:rsidRDefault="00D17276">
            <w:r>
              <w:t>Mouse Line</w:t>
            </w:r>
          </w:p>
        </w:tc>
        <w:tc>
          <w:tcPr>
            <w:tcW w:w="3380" w:type="dxa"/>
          </w:tcPr>
          <w:p w14:paraId="220946D6" w14:textId="3F6F97B4" w:rsidR="00D17276" w:rsidRDefault="00D17276">
            <w:r w:rsidRPr="006822DD">
              <w:rPr>
                <w:i/>
              </w:rPr>
              <w:t>Gdf15</w:t>
            </w:r>
            <w:r>
              <w:t xml:space="preserve"> null</w:t>
            </w:r>
          </w:p>
        </w:tc>
        <w:tc>
          <w:tcPr>
            <w:tcW w:w="2854" w:type="dxa"/>
          </w:tcPr>
          <w:p w14:paraId="58EF3CF5" w14:textId="77777777" w:rsidR="00D17276" w:rsidRDefault="00D17276"/>
        </w:tc>
      </w:tr>
      <w:tr w:rsidR="00D17276" w14:paraId="16AFE3BB" w14:textId="77777777" w:rsidTr="001C3EEE">
        <w:tc>
          <w:tcPr>
            <w:tcW w:w="1655" w:type="dxa"/>
          </w:tcPr>
          <w:p w14:paraId="10FDE1A2" w14:textId="66D88EF5" w:rsidR="00D17276" w:rsidRDefault="00D17276">
            <w:r>
              <w:t>Diet</w:t>
            </w:r>
          </w:p>
        </w:tc>
        <w:tc>
          <w:tcPr>
            <w:tcW w:w="3380" w:type="dxa"/>
          </w:tcPr>
          <w:p w14:paraId="76C5B620" w14:textId="1A06F8BC" w:rsidR="00D17276" w:rsidRDefault="00D17276">
            <w:r>
              <w:t>NCD</w:t>
            </w:r>
          </w:p>
        </w:tc>
        <w:tc>
          <w:tcPr>
            <w:tcW w:w="2854" w:type="dxa"/>
          </w:tcPr>
          <w:p w14:paraId="19E8E542" w14:textId="77777777" w:rsidR="00D17276" w:rsidRDefault="00D17276"/>
        </w:tc>
      </w:tr>
      <w:tr w:rsidR="00D17276" w14:paraId="66BACA76" w14:textId="77777777" w:rsidTr="001C3EEE">
        <w:tc>
          <w:tcPr>
            <w:tcW w:w="1655" w:type="dxa"/>
          </w:tcPr>
          <w:p w14:paraId="10DFE154" w14:textId="7477A4F3" w:rsidR="00D17276" w:rsidRDefault="00D17276">
            <w:r>
              <w:t>Diet</w:t>
            </w:r>
          </w:p>
        </w:tc>
        <w:tc>
          <w:tcPr>
            <w:tcW w:w="3380" w:type="dxa"/>
          </w:tcPr>
          <w:p w14:paraId="77D40DBB" w14:textId="7140441E" w:rsidR="00D17276" w:rsidRDefault="00D17276">
            <w:r>
              <w:t>CD</w:t>
            </w:r>
          </w:p>
        </w:tc>
        <w:tc>
          <w:tcPr>
            <w:tcW w:w="2854" w:type="dxa"/>
          </w:tcPr>
          <w:p w14:paraId="1D1FC44F" w14:textId="77777777" w:rsidR="00D17276" w:rsidRDefault="00D17276"/>
        </w:tc>
      </w:tr>
      <w:tr w:rsidR="00D17276" w14:paraId="7356E7BC" w14:textId="77777777" w:rsidTr="001C3EEE">
        <w:tc>
          <w:tcPr>
            <w:tcW w:w="1655" w:type="dxa"/>
          </w:tcPr>
          <w:p w14:paraId="5E2B89D2" w14:textId="68F64030" w:rsidR="00D17276" w:rsidRDefault="00D17276">
            <w:r>
              <w:t>Diet</w:t>
            </w:r>
          </w:p>
        </w:tc>
        <w:tc>
          <w:tcPr>
            <w:tcW w:w="3380" w:type="dxa"/>
          </w:tcPr>
          <w:p w14:paraId="4753151B" w14:textId="631DC301" w:rsidR="00D17276" w:rsidRDefault="00D17276">
            <w:r>
              <w:t>KD</w:t>
            </w:r>
          </w:p>
        </w:tc>
        <w:tc>
          <w:tcPr>
            <w:tcW w:w="2854" w:type="dxa"/>
          </w:tcPr>
          <w:p w14:paraId="595D8227" w14:textId="77777777" w:rsidR="00D17276" w:rsidRDefault="00D17276"/>
        </w:tc>
      </w:tr>
      <w:tr w:rsidR="00D17276" w14:paraId="7685AB14" w14:textId="77777777" w:rsidTr="001C3EEE">
        <w:tc>
          <w:tcPr>
            <w:tcW w:w="1655" w:type="dxa"/>
          </w:tcPr>
          <w:p w14:paraId="1A6E121B" w14:textId="4F1D8E36" w:rsidR="00D17276" w:rsidRDefault="00496561">
            <w:r>
              <w:t>Cell Line</w:t>
            </w:r>
          </w:p>
        </w:tc>
        <w:tc>
          <w:tcPr>
            <w:tcW w:w="3380" w:type="dxa"/>
          </w:tcPr>
          <w:p w14:paraId="0BB96709" w14:textId="3E51ECD2" w:rsidR="00D17276" w:rsidRDefault="00496561">
            <w:r>
              <w:t>AML12</w:t>
            </w:r>
          </w:p>
        </w:tc>
        <w:tc>
          <w:tcPr>
            <w:tcW w:w="2854" w:type="dxa"/>
          </w:tcPr>
          <w:p w14:paraId="62B28ADA" w14:textId="5EE003D6" w:rsidR="00D17276" w:rsidRPr="00496561" w:rsidRDefault="00496561" w:rsidP="00F359A5">
            <w:proofErr w:type="gramStart"/>
            <w:r w:rsidRPr="00496561">
              <w:rPr>
                <w:bCs/>
              </w:rPr>
              <w:t>RRID:CVCL</w:t>
            </w:r>
            <w:proofErr w:type="gramEnd"/>
            <w:r w:rsidRPr="00496561">
              <w:rPr>
                <w:bCs/>
              </w:rPr>
              <w:t>_0140</w:t>
            </w:r>
          </w:p>
        </w:tc>
      </w:tr>
      <w:tr w:rsidR="004F0A9F" w14:paraId="5498FF6B" w14:textId="77777777" w:rsidTr="001C3EEE">
        <w:tc>
          <w:tcPr>
            <w:tcW w:w="1655" w:type="dxa"/>
          </w:tcPr>
          <w:p w14:paraId="079B6D9F" w14:textId="414C4090" w:rsidR="004F0A9F" w:rsidRDefault="004F0A9F">
            <w:r>
              <w:t>Resource</w:t>
            </w:r>
          </w:p>
        </w:tc>
        <w:tc>
          <w:tcPr>
            <w:tcW w:w="3380" w:type="dxa"/>
          </w:tcPr>
          <w:p w14:paraId="70C91166" w14:textId="77F4BEB1" w:rsidR="004F0A9F" w:rsidRDefault="00A57DC9">
            <w:r>
              <w:t>Human Protein Atlas</w:t>
            </w:r>
          </w:p>
        </w:tc>
        <w:tc>
          <w:tcPr>
            <w:tcW w:w="2854" w:type="dxa"/>
          </w:tcPr>
          <w:p w14:paraId="6CAD6F70" w14:textId="03447DAC" w:rsidR="004F0A9F" w:rsidRPr="00496561" w:rsidRDefault="004F0A9F" w:rsidP="00F359A5">
            <w:pPr>
              <w:rPr>
                <w:bCs/>
              </w:rPr>
            </w:pPr>
          </w:p>
        </w:tc>
      </w:tr>
      <w:tr w:rsidR="004F0A9F" w14:paraId="3DE4F89A" w14:textId="77777777" w:rsidTr="001C3EEE">
        <w:tc>
          <w:tcPr>
            <w:tcW w:w="1655" w:type="dxa"/>
          </w:tcPr>
          <w:p w14:paraId="5F43904C" w14:textId="32B22C86" w:rsidR="004F0A9F" w:rsidRDefault="004F0A9F">
            <w:r>
              <w:t>Resource</w:t>
            </w:r>
          </w:p>
        </w:tc>
        <w:tc>
          <w:tcPr>
            <w:tcW w:w="3380" w:type="dxa"/>
          </w:tcPr>
          <w:p w14:paraId="3E03A93F" w14:textId="4A0F447F" w:rsidR="004F0A9F" w:rsidRDefault="004F0A9F">
            <w:proofErr w:type="spellStart"/>
            <w:r>
              <w:t>Biomart</w:t>
            </w:r>
            <w:proofErr w:type="spellEnd"/>
          </w:p>
        </w:tc>
        <w:tc>
          <w:tcPr>
            <w:tcW w:w="2854" w:type="dxa"/>
          </w:tcPr>
          <w:p w14:paraId="2D80B679" w14:textId="7389BAD7" w:rsidR="004F0A9F" w:rsidRPr="004F0A9F" w:rsidRDefault="004F0A9F" w:rsidP="00F359A5">
            <w:pPr>
              <w:rPr>
                <w:bCs/>
              </w:rPr>
            </w:pPr>
            <w:r w:rsidRPr="004F0A9F">
              <w:rPr>
                <w:bCs/>
              </w:rPr>
              <w:t>RRID:SCR_010714</w:t>
            </w:r>
          </w:p>
        </w:tc>
      </w:tr>
      <w:tr w:rsidR="001C3EEE" w14:paraId="339FB823" w14:textId="77777777" w:rsidTr="001C3EEE">
        <w:tc>
          <w:tcPr>
            <w:tcW w:w="1655" w:type="dxa"/>
          </w:tcPr>
          <w:p w14:paraId="33CB2B95" w14:textId="13F109D2" w:rsidR="001C3EEE" w:rsidRDefault="001C3EEE">
            <w:r>
              <w:t>Resource</w:t>
            </w:r>
          </w:p>
        </w:tc>
        <w:tc>
          <w:tcPr>
            <w:tcW w:w="3380" w:type="dxa"/>
          </w:tcPr>
          <w:p w14:paraId="1453C495" w14:textId="72845854" w:rsidR="001C3EEE" w:rsidRDefault="001C3EEE">
            <w:r>
              <w:t>Gene Expression Omnibus</w:t>
            </w:r>
          </w:p>
        </w:tc>
        <w:tc>
          <w:tcPr>
            <w:tcW w:w="2854" w:type="dxa"/>
          </w:tcPr>
          <w:p w14:paraId="6CA93D40" w14:textId="6BD6DB9B" w:rsidR="001C3EEE" w:rsidRPr="004F0A9F" w:rsidRDefault="001C3EEE" w:rsidP="00F359A5">
            <w:pPr>
              <w:rPr>
                <w:bCs/>
              </w:rPr>
            </w:pPr>
            <w:r w:rsidRPr="001C3EEE">
              <w:rPr>
                <w:bCs/>
              </w:rPr>
              <w:t>RRID:SCR_005012</w:t>
            </w:r>
          </w:p>
        </w:tc>
      </w:tr>
    </w:tbl>
    <w:p w14:paraId="07922CCE" w14:textId="109A7633" w:rsidR="00D17276" w:rsidRPr="00671789" w:rsidRDefault="00D17276">
      <w:pPr>
        <w:rPr>
          <w:b/>
        </w:rPr>
      </w:pPr>
    </w:p>
    <w:p w14:paraId="45A70276" w14:textId="7AA41CAB" w:rsidR="003676ED" w:rsidRPr="008A0E61" w:rsidRDefault="003676ED">
      <w:r>
        <w:rPr>
          <w:b/>
        </w:rPr>
        <w:t xml:space="preserve">Figure 1: Muscle </w:t>
      </w:r>
      <w:r>
        <w:rPr>
          <w:b/>
          <w:i/>
        </w:rPr>
        <w:t>Tsc1</w:t>
      </w:r>
      <w:r>
        <w:rPr>
          <w:b/>
        </w:rPr>
        <w:t xml:space="preserve"> knockout mice have elevated GDF15 and a</w:t>
      </w:r>
      <w:r w:rsidR="009C4AB5">
        <w:rPr>
          <w:b/>
        </w:rPr>
        <w:t xml:space="preserve"> lowered preference </w:t>
      </w:r>
      <w:r>
        <w:rPr>
          <w:b/>
        </w:rPr>
        <w:t>to</w:t>
      </w:r>
      <w:r w:rsidR="00CF6625">
        <w:rPr>
          <w:b/>
        </w:rPr>
        <w:t>wards</w:t>
      </w:r>
      <w:r>
        <w:rPr>
          <w:b/>
        </w:rPr>
        <w:t xml:space="preserve"> high fat foods. </w:t>
      </w:r>
      <w:r>
        <w:t>A) Volcano plot of predicted secreted proteins, dark shading indicates statistical significance.</w:t>
      </w:r>
      <w:r w:rsidR="008A0E61">
        <w:t xml:space="preserve"> B) GDF15 levels in male muscle </w:t>
      </w:r>
      <w:r w:rsidR="008A0E61">
        <w:rPr>
          <w:i/>
        </w:rPr>
        <w:t>Tsc1</w:t>
      </w:r>
      <w:r w:rsidR="008A0E61">
        <w:t xml:space="preserve"> knockout mice.</w:t>
      </w:r>
      <w:r w:rsidR="00103452">
        <w:t xml:space="preserve"> C) Preference of fat rich ketogenic diet relative to control diet in male muscle </w:t>
      </w:r>
      <w:r w:rsidR="00103452">
        <w:rPr>
          <w:i/>
        </w:rPr>
        <w:t>Tsc1</w:t>
      </w:r>
      <w:r w:rsidR="00103452">
        <w:t xml:space="preserve"> knockout mice.  Dashed line indicates equal caloric intake from both diets (n=6,9).</w:t>
      </w:r>
      <w:r w:rsidR="002C7002">
        <w:t xml:space="preserve">  Asterisks indicate p&lt;0.05</w:t>
      </w:r>
    </w:p>
    <w:p w14:paraId="5907CDB5" w14:textId="1B6B9151" w:rsidR="003676ED" w:rsidRDefault="003676ED">
      <w:pPr>
        <w:rPr>
          <w:b/>
        </w:rPr>
      </w:pPr>
    </w:p>
    <w:p w14:paraId="08B28DDF" w14:textId="77777777" w:rsidR="003676ED" w:rsidRPr="003676ED" w:rsidRDefault="003676ED">
      <w:pPr>
        <w:rPr>
          <w:b/>
        </w:rPr>
      </w:pPr>
    </w:p>
    <w:p w14:paraId="10B54537" w14:textId="40D55A92" w:rsidR="009E3923" w:rsidRDefault="009E3923">
      <w:r w:rsidRPr="00671789">
        <w:rPr>
          <w:b/>
        </w:rPr>
        <w:t xml:space="preserve">Figure </w:t>
      </w:r>
      <w:r w:rsidR="003676ED">
        <w:rPr>
          <w:b/>
        </w:rPr>
        <w:t>2</w:t>
      </w:r>
      <w:r w:rsidRPr="00671789">
        <w:rPr>
          <w:b/>
        </w:rPr>
        <w:t>: GDF15 is induced upon feeding A/J mice a ketogenic diet.</w:t>
      </w:r>
      <w:r>
        <w:t xml:space="preserve">  A) Body weight of male and female mice on a control or ketogenic diet</w:t>
      </w:r>
      <w:r w:rsidR="00671789">
        <w:t xml:space="preserve">.  B) </w:t>
      </w:r>
      <w:r w:rsidR="0069797E">
        <w:t>Lean mass (B) and t</w:t>
      </w:r>
      <w:r w:rsidR="00671789">
        <w:t xml:space="preserve">otal fat mass </w:t>
      </w:r>
      <w:r w:rsidR="0069797E">
        <w:t>(C)</w:t>
      </w:r>
      <w:r w:rsidR="00671789">
        <w:t>.  D) Ketone body levels at 3 weeks of age from fed serum (n=7-8/group).</w:t>
      </w:r>
      <w:r w:rsidR="006B6E98">
        <w:t xml:space="preserve"> F) GDF15 levels at four weeks of age.</w:t>
      </w:r>
      <w:r w:rsidR="0069797E">
        <w:t xml:space="preserve">  Asterisks indicate p&lt;0.05</w:t>
      </w:r>
    </w:p>
    <w:sectPr w:rsidR="009E3923"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0-02-11T15:34:00Z" w:initials="DB">
    <w:p w14:paraId="34A63DCB" w14:textId="30C56EBF" w:rsidR="0002220D" w:rsidRDefault="0002220D">
      <w:pPr>
        <w:pStyle w:val="CommentText"/>
      </w:pPr>
      <w:r>
        <w:rPr>
          <w:rStyle w:val="CommentReference"/>
        </w:rPr>
        <w:annotationRef/>
      </w:r>
      <w:r>
        <w:t xml:space="preserve">Randy, </w:t>
      </w:r>
      <w:r w:rsidR="005C1BF6">
        <w:t xml:space="preserve">please </w:t>
      </w:r>
      <w:r>
        <w:t>add any funding you think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A63D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A63DCB" w16cid:durableId="21ED48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220D"/>
    <w:rsid w:val="00033E7C"/>
    <w:rsid w:val="000A1F94"/>
    <w:rsid w:val="000C06E4"/>
    <w:rsid w:val="00103452"/>
    <w:rsid w:val="00126906"/>
    <w:rsid w:val="00143D60"/>
    <w:rsid w:val="001A281A"/>
    <w:rsid w:val="001C3EEE"/>
    <w:rsid w:val="001C4F59"/>
    <w:rsid w:val="001E755B"/>
    <w:rsid w:val="002142C7"/>
    <w:rsid w:val="00215F72"/>
    <w:rsid w:val="002307F9"/>
    <w:rsid w:val="002606BA"/>
    <w:rsid w:val="002C7002"/>
    <w:rsid w:val="002E312A"/>
    <w:rsid w:val="00346166"/>
    <w:rsid w:val="00352A61"/>
    <w:rsid w:val="003676ED"/>
    <w:rsid w:val="003B560C"/>
    <w:rsid w:val="003C3D65"/>
    <w:rsid w:val="003E4C58"/>
    <w:rsid w:val="00425D66"/>
    <w:rsid w:val="00496561"/>
    <w:rsid w:val="004B06E2"/>
    <w:rsid w:val="004E070D"/>
    <w:rsid w:val="004F0A9F"/>
    <w:rsid w:val="00520A7E"/>
    <w:rsid w:val="005504A6"/>
    <w:rsid w:val="005862D5"/>
    <w:rsid w:val="005C1BF6"/>
    <w:rsid w:val="00602C70"/>
    <w:rsid w:val="00651EAB"/>
    <w:rsid w:val="00663579"/>
    <w:rsid w:val="0066357F"/>
    <w:rsid w:val="00671789"/>
    <w:rsid w:val="006822DD"/>
    <w:rsid w:val="0069797E"/>
    <w:rsid w:val="006A59A5"/>
    <w:rsid w:val="006B0D21"/>
    <w:rsid w:val="006B12FE"/>
    <w:rsid w:val="006B6E98"/>
    <w:rsid w:val="00706736"/>
    <w:rsid w:val="00741B02"/>
    <w:rsid w:val="00772316"/>
    <w:rsid w:val="0079134A"/>
    <w:rsid w:val="007C37D9"/>
    <w:rsid w:val="007F1182"/>
    <w:rsid w:val="008231F1"/>
    <w:rsid w:val="008A0E61"/>
    <w:rsid w:val="00900476"/>
    <w:rsid w:val="00903DAE"/>
    <w:rsid w:val="00980612"/>
    <w:rsid w:val="0098529C"/>
    <w:rsid w:val="009A006A"/>
    <w:rsid w:val="009A2992"/>
    <w:rsid w:val="009A702B"/>
    <w:rsid w:val="009B767F"/>
    <w:rsid w:val="009C0806"/>
    <w:rsid w:val="009C4AB5"/>
    <w:rsid w:val="009E3923"/>
    <w:rsid w:val="009F57B1"/>
    <w:rsid w:val="00A008C7"/>
    <w:rsid w:val="00A2647E"/>
    <w:rsid w:val="00A31956"/>
    <w:rsid w:val="00A465AF"/>
    <w:rsid w:val="00A57DC9"/>
    <w:rsid w:val="00A72A84"/>
    <w:rsid w:val="00A857D5"/>
    <w:rsid w:val="00AA75A4"/>
    <w:rsid w:val="00AD2F62"/>
    <w:rsid w:val="00AE5470"/>
    <w:rsid w:val="00AF42BC"/>
    <w:rsid w:val="00AF6D0B"/>
    <w:rsid w:val="00B04431"/>
    <w:rsid w:val="00B13BA1"/>
    <w:rsid w:val="00B15357"/>
    <w:rsid w:val="00B3215F"/>
    <w:rsid w:val="00B514CE"/>
    <w:rsid w:val="00B551EF"/>
    <w:rsid w:val="00B553F4"/>
    <w:rsid w:val="00B55A26"/>
    <w:rsid w:val="00BD701D"/>
    <w:rsid w:val="00BF1CFD"/>
    <w:rsid w:val="00BF4C02"/>
    <w:rsid w:val="00C1772E"/>
    <w:rsid w:val="00C3736A"/>
    <w:rsid w:val="00C57D5F"/>
    <w:rsid w:val="00C70284"/>
    <w:rsid w:val="00CA1206"/>
    <w:rsid w:val="00CC4A50"/>
    <w:rsid w:val="00CC716A"/>
    <w:rsid w:val="00CF2D6D"/>
    <w:rsid w:val="00CF6625"/>
    <w:rsid w:val="00D06B47"/>
    <w:rsid w:val="00D17276"/>
    <w:rsid w:val="00D23940"/>
    <w:rsid w:val="00D36726"/>
    <w:rsid w:val="00D60CFE"/>
    <w:rsid w:val="00D957CE"/>
    <w:rsid w:val="00DA6600"/>
    <w:rsid w:val="00DF33AC"/>
    <w:rsid w:val="00E129E7"/>
    <w:rsid w:val="00E32D7B"/>
    <w:rsid w:val="00E3687A"/>
    <w:rsid w:val="00E410CE"/>
    <w:rsid w:val="00E43D02"/>
    <w:rsid w:val="00E51DC8"/>
    <w:rsid w:val="00EC6185"/>
    <w:rsid w:val="00EE38E8"/>
    <w:rsid w:val="00EF1E1B"/>
    <w:rsid w:val="00F359A5"/>
    <w:rsid w:val="00F56AE8"/>
    <w:rsid w:val="00F83986"/>
    <w:rsid w:val="00FC680E"/>
    <w:rsid w:val="00FD57D6"/>
    <w:rsid w:val="00FE24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4E070D"/>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4E070D"/>
    <w:rPr>
      <w:rFonts w:asciiTheme="majorHAnsi" w:eastAsiaTheme="majorEastAsia" w:hAnsiTheme="majorHAnsi" w:cstheme="majorBidi"/>
      <w:color w:val="535356" w:themeColor="accent1" w:themeShade="BF"/>
      <w:sz w:val="26"/>
      <w:szCs w:val="26"/>
    </w:rPr>
  </w:style>
  <w:style w:type="table" w:styleId="TableGrid">
    <w:name w:val="Table Grid"/>
    <w:basedOn w:val="TableNormal"/>
    <w:uiPriority w:val="39"/>
    <w:rsid w:val="007C3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220D"/>
    <w:rPr>
      <w:sz w:val="16"/>
      <w:szCs w:val="16"/>
    </w:rPr>
  </w:style>
  <w:style w:type="paragraph" w:styleId="CommentText">
    <w:name w:val="annotation text"/>
    <w:basedOn w:val="Normal"/>
    <w:link w:val="CommentTextChar"/>
    <w:uiPriority w:val="99"/>
    <w:semiHidden/>
    <w:unhideWhenUsed/>
    <w:rsid w:val="0002220D"/>
    <w:rPr>
      <w:sz w:val="20"/>
      <w:szCs w:val="20"/>
    </w:rPr>
  </w:style>
  <w:style w:type="character" w:customStyle="1" w:styleId="CommentTextChar">
    <w:name w:val="Comment Text Char"/>
    <w:basedOn w:val="DefaultParagraphFont"/>
    <w:link w:val="CommentText"/>
    <w:uiPriority w:val="99"/>
    <w:semiHidden/>
    <w:rsid w:val="0002220D"/>
    <w:rPr>
      <w:sz w:val="20"/>
      <w:szCs w:val="20"/>
    </w:rPr>
  </w:style>
  <w:style w:type="paragraph" w:styleId="CommentSubject">
    <w:name w:val="annotation subject"/>
    <w:basedOn w:val="CommentText"/>
    <w:next w:val="CommentText"/>
    <w:link w:val="CommentSubjectChar"/>
    <w:uiPriority w:val="99"/>
    <w:semiHidden/>
    <w:unhideWhenUsed/>
    <w:rsid w:val="0002220D"/>
    <w:rPr>
      <w:b/>
      <w:bCs/>
    </w:rPr>
  </w:style>
  <w:style w:type="character" w:customStyle="1" w:styleId="CommentSubjectChar">
    <w:name w:val="Comment Subject Char"/>
    <w:basedOn w:val="CommentTextChar"/>
    <w:link w:val="CommentSubject"/>
    <w:uiPriority w:val="99"/>
    <w:semiHidden/>
    <w:rsid w:val="0002220D"/>
    <w:rPr>
      <w:b/>
      <w:bCs/>
      <w:sz w:val="20"/>
      <w:szCs w:val="20"/>
    </w:rPr>
  </w:style>
  <w:style w:type="paragraph" w:styleId="BalloonText">
    <w:name w:val="Balloon Text"/>
    <w:basedOn w:val="Normal"/>
    <w:link w:val="BalloonTextChar"/>
    <w:uiPriority w:val="99"/>
    <w:semiHidden/>
    <w:unhideWhenUsed/>
    <w:rsid w:val="000222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220D"/>
    <w:rPr>
      <w:rFonts w:ascii="Times New Roman" w:hAnsi="Times New Roman" w:cs="Times New Roman"/>
      <w:sz w:val="18"/>
      <w:szCs w:val="18"/>
    </w:rPr>
  </w:style>
  <w:style w:type="character" w:styleId="Hyperlink">
    <w:name w:val="Hyperlink"/>
    <w:basedOn w:val="DefaultParagraphFont"/>
    <w:uiPriority w:val="99"/>
    <w:semiHidden/>
    <w:unhideWhenUsed/>
    <w:rsid w:val="007F1182"/>
    <w:rPr>
      <w:color w:val="0000FF"/>
      <w:u w:val="single"/>
    </w:rPr>
  </w:style>
  <w:style w:type="paragraph" w:styleId="NormalWeb">
    <w:name w:val="Normal (Web)"/>
    <w:basedOn w:val="Normal"/>
    <w:uiPriority w:val="99"/>
    <w:semiHidden/>
    <w:unhideWhenUsed/>
    <w:rsid w:val="009C0806"/>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75150">
      <w:bodyDiv w:val="1"/>
      <w:marLeft w:val="0"/>
      <w:marRight w:val="0"/>
      <w:marTop w:val="0"/>
      <w:marBottom w:val="0"/>
      <w:divBdr>
        <w:top w:val="none" w:sz="0" w:space="0" w:color="auto"/>
        <w:left w:val="none" w:sz="0" w:space="0" w:color="auto"/>
        <w:bottom w:val="none" w:sz="0" w:space="0" w:color="auto"/>
        <w:right w:val="none" w:sz="0" w:space="0" w:color="auto"/>
      </w:divBdr>
    </w:div>
    <w:div w:id="243418203">
      <w:bodyDiv w:val="1"/>
      <w:marLeft w:val="0"/>
      <w:marRight w:val="0"/>
      <w:marTop w:val="0"/>
      <w:marBottom w:val="0"/>
      <w:divBdr>
        <w:top w:val="none" w:sz="0" w:space="0" w:color="auto"/>
        <w:left w:val="none" w:sz="0" w:space="0" w:color="auto"/>
        <w:bottom w:val="none" w:sz="0" w:space="0" w:color="auto"/>
        <w:right w:val="none" w:sz="0" w:space="0" w:color="auto"/>
      </w:divBdr>
    </w:div>
    <w:div w:id="399132605">
      <w:bodyDiv w:val="1"/>
      <w:marLeft w:val="0"/>
      <w:marRight w:val="0"/>
      <w:marTop w:val="0"/>
      <w:marBottom w:val="0"/>
      <w:divBdr>
        <w:top w:val="none" w:sz="0" w:space="0" w:color="auto"/>
        <w:left w:val="none" w:sz="0" w:space="0" w:color="auto"/>
        <w:bottom w:val="none" w:sz="0" w:space="0" w:color="auto"/>
        <w:right w:val="none" w:sz="0" w:space="0" w:color="auto"/>
      </w:divBdr>
    </w:div>
    <w:div w:id="418525676">
      <w:bodyDiv w:val="1"/>
      <w:marLeft w:val="0"/>
      <w:marRight w:val="0"/>
      <w:marTop w:val="0"/>
      <w:marBottom w:val="0"/>
      <w:divBdr>
        <w:top w:val="none" w:sz="0" w:space="0" w:color="auto"/>
        <w:left w:val="none" w:sz="0" w:space="0" w:color="auto"/>
        <w:bottom w:val="none" w:sz="0" w:space="0" w:color="auto"/>
        <w:right w:val="none" w:sz="0" w:space="0" w:color="auto"/>
      </w:divBdr>
    </w:div>
    <w:div w:id="485242332">
      <w:bodyDiv w:val="1"/>
      <w:marLeft w:val="0"/>
      <w:marRight w:val="0"/>
      <w:marTop w:val="0"/>
      <w:marBottom w:val="0"/>
      <w:divBdr>
        <w:top w:val="none" w:sz="0" w:space="0" w:color="auto"/>
        <w:left w:val="none" w:sz="0" w:space="0" w:color="auto"/>
        <w:bottom w:val="none" w:sz="0" w:space="0" w:color="auto"/>
        <w:right w:val="none" w:sz="0" w:space="0" w:color="auto"/>
      </w:divBdr>
    </w:div>
    <w:div w:id="496725261">
      <w:bodyDiv w:val="1"/>
      <w:marLeft w:val="0"/>
      <w:marRight w:val="0"/>
      <w:marTop w:val="0"/>
      <w:marBottom w:val="0"/>
      <w:divBdr>
        <w:top w:val="none" w:sz="0" w:space="0" w:color="auto"/>
        <w:left w:val="none" w:sz="0" w:space="0" w:color="auto"/>
        <w:bottom w:val="none" w:sz="0" w:space="0" w:color="auto"/>
        <w:right w:val="none" w:sz="0" w:space="0" w:color="auto"/>
      </w:divBdr>
    </w:div>
    <w:div w:id="508177039">
      <w:bodyDiv w:val="1"/>
      <w:marLeft w:val="0"/>
      <w:marRight w:val="0"/>
      <w:marTop w:val="0"/>
      <w:marBottom w:val="0"/>
      <w:divBdr>
        <w:top w:val="none" w:sz="0" w:space="0" w:color="auto"/>
        <w:left w:val="none" w:sz="0" w:space="0" w:color="auto"/>
        <w:bottom w:val="none" w:sz="0" w:space="0" w:color="auto"/>
        <w:right w:val="none" w:sz="0" w:space="0" w:color="auto"/>
      </w:divBdr>
    </w:div>
    <w:div w:id="620115063">
      <w:bodyDiv w:val="1"/>
      <w:marLeft w:val="0"/>
      <w:marRight w:val="0"/>
      <w:marTop w:val="0"/>
      <w:marBottom w:val="0"/>
      <w:divBdr>
        <w:top w:val="none" w:sz="0" w:space="0" w:color="auto"/>
        <w:left w:val="none" w:sz="0" w:space="0" w:color="auto"/>
        <w:bottom w:val="none" w:sz="0" w:space="0" w:color="auto"/>
        <w:right w:val="none" w:sz="0" w:space="0" w:color="auto"/>
      </w:divBdr>
    </w:div>
    <w:div w:id="632294375">
      <w:bodyDiv w:val="1"/>
      <w:marLeft w:val="0"/>
      <w:marRight w:val="0"/>
      <w:marTop w:val="0"/>
      <w:marBottom w:val="0"/>
      <w:divBdr>
        <w:top w:val="none" w:sz="0" w:space="0" w:color="auto"/>
        <w:left w:val="none" w:sz="0" w:space="0" w:color="auto"/>
        <w:bottom w:val="none" w:sz="0" w:space="0" w:color="auto"/>
        <w:right w:val="none" w:sz="0" w:space="0" w:color="auto"/>
      </w:divBdr>
    </w:div>
    <w:div w:id="741803289">
      <w:bodyDiv w:val="1"/>
      <w:marLeft w:val="0"/>
      <w:marRight w:val="0"/>
      <w:marTop w:val="0"/>
      <w:marBottom w:val="0"/>
      <w:divBdr>
        <w:top w:val="none" w:sz="0" w:space="0" w:color="auto"/>
        <w:left w:val="none" w:sz="0" w:space="0" w:color="auto"/>
        <w:bottom w:val="none" w:sz="0" w:space="0" w:color="auto"/>
        <w:right w:val="none" w:sz="0" w:space="0" w:color="auto"/>
      </w:divBdr>
    </w:div>
    <w:div w:id="749497316">
      <w:bodyDiv w:val="1"/>
      <w:marLeft w:val="0"/>
      <w:marRight w:val="0"/>
      <w:marTop w:val="0"/>
      <w:marBottom w:val="0"/>
      <w:divBdr>
        <w:top w:val="none" w:sz="0" w:space="0" w:color="auto"/>
        <w:left w:val="none" w:sz="0" w:space="0" w:color="auto"/>
        <w:bottom w:val="none" w:sz="0" w:space="0" w:color="auto"/>
        <w:right w:val="none" w:sz="0" w:space="0" w:color="auto"/>
      </w:divBdr>
    </w:div>
    <w:div w:id="780032307">
      <w:bodyDiv w:val="1"/>
      <w:marLeft w:val="0"/>
      <w:marRight w:val="0"/>
      <w:marTop w:val="0"/>
      <w:marBottom w:val="0"/>
      <w:divBdr>
        <w:top w:val="none" w:sz="0" w:space="0" w:color="auto"/>
        <w:left w:val="none" w:sz="0" w:space="0" w:color="auto"/>
        <w:bottom w:val="none" w:sz="0" w:space="0" w:color="auto"/>
        <w:right w:val="none" w:sz="0" w:space="0" w:color="auto"/>
      </w:divBdr>
    </w:div>
    <w:div w:id="849490365">
      <w:bodyDiv w:val="1"/>
      <w:marLeft w:val="0"/>
      <w:marRight w:val="0"/>
      <w:marTop w:val="0"/>
      <w:marBottom w:val="0"/>
      <w:divBdr>
        <w:top w:val="none" w:sz="0" w:space="0" w:color="auto"/>
        <w:left w:val="none" w:sz="0" w:space="0" w:color="auto"/>
        <w:bottom w:val="none" w:sz="0" w:space="0" w:color="auto"/>
        <w:right w:val="none" w:sz="0" w:space="0" w:color="auto"/>
      </w:divBdr>
    </w:div>
    <w:div w:id="896353348">
      <w:bodyDiv w:val="1"/>
      <w:marLeft w:val="0"/>
      <w:marRight w:val="0"/>
      <w:marTop w:val="0"/>
      <w:marBottom w:val="0"/>
      <w:divBdr>
        <w:top w:val="none" w:sz="0" w:space="0" w:color="auto"/>
        <w:left w:val="none" w:sz="0" w:space="0" w:color="auto"/>
        <w:bottom w:val="none" w:sz="0" w:space="0" w:color="auto"/>
        <w:right w:val="none" w:sz="0" w:space="0" w:color="auto"/>
      </w:divBdr>
    </w:div>
    <w:div w:id="999389029">
      <w:bodyDiv w:val="1"/>
      <w:marLeft w:val="0"/>
      <w:marRight w:val="0"/>
      <w:marTop w:val="0"/>
      <w:marBottom w:val="0"/>
      <w:divBdr>
        <w:top w:val="none" w:sz="0" w:space="0" w:color="auto"/>
        <w:left w:val="none" w:sz="0" w:space="0" w:color="auto"/>
        <w:bottom w:val="none" w:sz="0" w:space="0" w:color="auto"/>
        <w:right w:val="none" w:sz="0" w:space="0" w:color="auto"/>
      </w:divBdr>
    </w:div>
    <w:div w:id="1052534096">
      <w:bodyDiv w:val="1"/>
      <w:marLeft w:val="0"/>
      <w:marRight w:val="0"/>
      <w:marTop w:val="0"/>
      <w:marBottom w:val="0"/>
      <w:divBdr>
        <w:top w:val="none" w:sz="0" w:space="0" w:color="auto"/>
        <w:left w:val="none" w:sz="0" w:space="0" w:color="auto"/>
        <w:bottom w:val="none" w:sz="0" w:space="0" w:color="auto"/>
        <w:right w:val="none" w:sz="0" w:space="0" w:color="auto"/>
      </w:divBdr>
    </w:div>
    <w:div w:id="1106730987">
      <w:bodyDiv w:val="1"/>
      <w:marLeft w:val="0"/>
      <w:marRight w:val="0"/>
      <w:marTop w:val="0"/>
      <w:marBottom w:val="0"/>
      <w:divBdr>
        <w:top w:val="none" w:sz="0" w:space="0" w:color="auto"/>
        <w:left w:val="none" w:sz="0" w:space="0" w:color="auto"/>
        <w:bottom w:val="none" w:sz="0" w:space="0" w:color="auto"/>
        <w:right w:val="none" w:sz="0" w:space="0" w:color="auto"/>
      </w:divBdr>
    </w:div>
    <w:div w:id="1157040459">
      <w:bodyDiv w:val="1"/>
      <w:marLeft w:val="0"/>
      <w:marRight w:val="0"/>
      <w:marTop w:val="0"/>
      <w:marBottom w:val="0"/>
      <w:divBdr>
        <w:top w:val="none" w:sz="0" w:space="0" w:color="auto"/>
        <w:left w:val="none" w:sz="0" w:space="0" w:color="auto"/>
        <w:bottom w:val="none" w:sz="0" w:space="0" w:color="auto"/>
        <w:right w:val="none" w:sz="0" w:space="0" w:color="auto"/>
      </w:divBdr>
    </w:div>
    <w:div w:id="1176072023">
      <w:bodyDiv w:val="1"/>
      <w:marLeft w:val="0"/>
      <w:marRight w:val="0"/>
      <w:marTop w:val="0"/>
      <w:marBottom w:val="0"/>
      <w:divBdr>
        <w:top w:val="none" w:sz="0" w:space="0" w:color="auto"/>
        <w:left w:val="none" w:sz="0" w:space="0" w:color="auto"/>
        <w:bottom w:val="none" w:sz="0" w:space="0" w:color="auto"/>
        <w:right w:val="none" w:sz="0" w:space="0" w:color="auto"/>
      </w:divBdr>
    </w:div>
    <w:div w:id="1315373941">
      <w:bodyDiv w:val="1"/>
      <w:marLeft w:val="0"/>
      <w:marRight w:val="0"/>
      <w:marTop w:val="0"/>
      <w:marBottom w:val="0"/>
      <w:divBdr>
        <w:top w:val="none" w:sz="0" w:space="0" w:color="auto"/>
        <w:left w:val="none" w:sz="0" w:space="0" w:color="auto"/>
        <w:bottom w:val="none" w:sz="0" w:space="0" w:color="auto"/>
        <w:right w:val="none" w:sz="0" w:space="0" w:color="auto"/>
      </w:divBdr>
    </w:div>
    <w:div w:id="1391348606">
      <w:bodyDiv w:val="1"/>
      <w:marLeft w:val="0"/>
      <w:marRight w:val="0"/>
      <w:marTop w:val="0"/>
      <w:marBottom w:val="0"/>
      <w:divBdr>
        <w:top w:val="none" w:sz="0" w:space="0" w:color="auto"/>
        <w:left w:val="none" w:sz="0" w:space="0" w:color="auto"/>
        <w:bottom w:val="none" w:sz="0" w:space="0" w:color="auto"/>
        <w:right w:val="none" w:sz="0" w:space="0" w:color="auto"/>
      </w:divBdr>
    </w:div>
    <w:div w:id="1501698534">
      <w:bodyDiv w:val="1"/>
      <w:marLeft w:val="0"/>
      <w:marRight w:val="0"/>
      <w:marTop w:val="0"/>
      <w:marBottom w:val="0"/>
      <w:divBdr>
        <w:top w:val="none" w:sz="0" w:space="0" w:color="auto"/>
        <w:left w:val="none" w:sz="0" w:space="0" w:color="auto"/>
        <w:bottom w:val="none" w:sz="0" w:space="0" w:color="auto"/>
        <w:right w:val="none" w:sz="0" w:space="0" w:color="auto"/>
      </w:divBdr>
    </w:div>
    <w:div w:id="1633560160">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839495058">
      <w:bodyDiv w:val="1"/>
      <w:marLeft w:val="0"/>
      <w:marRight w:val="0"/>
      <w:marTop w:val="0"/>
      <w:marBottom w:val="0"/>
      <w:divBdr>
        <w:top w:val="none" w:sz="0" w:space="0" w:color="auto"/>
        <w:left w:val="none" w:sz="0" w:space="0" w:color="auto"/>
        <w:bottom w:val="none" w:sz="0" w:space="0" w:color="auto"/>
        <w:right w:val="none" w:sz="0" w:space="0" w:color="auto"/>
      </w:divBdr>
    </w:div>
    <w:div w:id="1998149944">
      <w:bodyDiv w:val="1"/>
      <w:marLeft w:val="0"/>
      <w:marRight w:val="0"/>
      <w:marTop w:val="0"/>
      <w:marBottom w:val="0"/>
      <w:divBdr>
        <w:top w:val="none" w:sz="0" w:space="0" w:color="auto"/>
        <w:left w:val="none" w:sz="0" w:space="0" w:color="auto"/>
        <w:bottom w:val="none" w:sz="0" w:space="0" w:color="auto"/>
        <w:right w:val="none" w:sz="0" w:space="0" w:color="auto"/>
      </w:divBdr>
    </w:div>
    <w:div w:id="2005432373">
      <w:bodyDiv w:val="1"/>
      <w:marLeft w:val="0"/>
      <w:marRight w:val="0"/>
      <w:marTop w:val="0"/>
      <w:marBottom w:val="0"/>
      <w:divBdr>
        <w:top w:val="none" w:sz="0" w:space="0" w:color="auto"/>
        <w:left w:val="none" w:sz="0" w:space="0" w:color="auto"/>
        <w:bottom w:val="none" w:sz="0" w:space="0" w:color="auto"/>
        <w:right w:val="none" w:sz="0" w:space="0" w:color="auto"/>
      </w:divBdr>
    </w:div>
    <w:div w:id="2071347821">
      <w:bodyDiv w:val="1"/>
      <w:marLeft w:val="0"/>
      <w:marRight w:val="0"/>
      <w:marTop w:val="0"/>
      <w:marBottom w:val="0"/>
      <w:divBdr>
        <w:top w:val="none" w:sz="0" w:space="0" w:color="auto"/>
        <w:left w:val="none" w:sz="0" w:space="0" w:color="auto"/>
        <w:bottom w:val="none" w:sz="0" w:space="0" w:color="auto"/>
        <w:right w:val="none" w:sz="0" w:space="0" w:color="auto"/>
      </w:divBdr>
    </w:div>
    <w:div w:id="2075934724">
      <w:bodyDiv w:val="1"/>
      <w:marLeft w:val="0"/>
      <w:marRight w:val="0"/>
      <w:marTop w:val="0"/>
      <w:marBottom w:val="0"/>
      <w:divBdr>
        <w:top w:val="none" w:sz="0" w:space="0" w:color="auto"/>
        <w:left w:val="none" w:sz="0" w:space="0" w:color="auto"/>
        <w:bottom w:val="none" w:sz="0" w:space="0" w:color="auto"/>
        <w:right w:val="none" w:sz="0" w:space="0" w:color="auto"/>
      </w:divBdr>
    </w:div>
    <w:div w:id="2108570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http://bridgeslab.github.io/TissueSpecificTscKnockouts/"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24BE5E-C6C6-094D-B26A-BCD9E0D7E0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12</Pages>
  <Words>23974</Words>
  <Characters>136653</Characters>
  <Application>Microsoft Office Word</Application>
  <DocSecurity>0</DocSecurity>
  <Lines>1138</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97</cp:revision>
  <dcterms:created xsi:type="dcterms:W3CDTF">2020-02-05T19:13:00Z</dcterms:created>
  <dcterms:modified xsi:type="dcterms:W3CDTF">2020-04-06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fc6bc-5cc2-31b8-be29-f69b452c6da9</vt:lpwstr>
  </property>
  <property fmtid="{D5CDD505-2E9C-101B-9397-08002B2CF9AE}" pid="4" name="Mendeley Citation Style_1">
    <vt:lpwstr>http://www.zotero.org/styles/endocrinology</vt:lpwstr>
  </property>
  <property fmtid="{D5CDD505-2E9C-101B-9397-08002B2CF9AE}" pid="5" name="Mendeley Recent Style Id 0_1">
    <vt:lpwstr>http://www.zotero.org/styles/advances-in-physiology-education</vt:lpwstr>
  </property>
  <property fmtid="{D5CDD505-2E9C-101B-9397-08002B2CF9AE}" pid="6" name="Mendeley Recent Style Name 0_1">
    <vt:lpwstr>Advances in Physiology Education</vt:lpwstr>
  </property>
  <property fmtid="{D5CDD505-2E9C-101B-9397-08002B2CF9AE}" pid="7" name="Mendeley Recent Style Id 1_1">
    <vt:lpwstr>http://www.zotero.org/styles/ajp-endocrinology-and-metabolism</vt:lpwstr>
  </property>
  <property fmtid="{D5CDD505-2E9C-101B-9397-08002B2CF9AE}" pid="8" name="Mendeley Recent Style Name 1_1">
    <vt:lpwstr>American Journal of Physiology - Endocrinology and Metabolism</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docrinology</vt:lpwstr>
  </property>
  <property fmtid="{D5CDD505-2E9C-101B-9397-08002B2CF9AE}" pid="16" name="Mendeley Recent Style Name 5_1">
    <vt:lpwstr>Endocri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